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12185F"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12185F"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12185F"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12185F"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3"/>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4"/>
      <w:r w:rsidR="00720764">
        <w:rPr>
          <w:rFonts w:ascii="Georgia" w:hAnsi="Georgia"/>
          <w:sz w:val="24"/>
          <w:szCs w:val="24"/>
        </w:rPr>
        <w:t>Population</w:t>
      </w:r>
      <w:commentRangeEnd w:id="14"/>
      <w:r w:rsidR="00720764">
        <w:rPr>
          <w:rStyle w:val="CommentReference"/>
        </w:rPr>
        <w:commentReference w:id="14"/>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5"/>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6"/>
      <w:commentRangeStart w:id="17"/>
      <w:r>
        <w:t>population-dependent statistics</w:t>
      </w:r>
      <w:commentRangeEnd w:id="16"/>
      <w:r>
        <w:rPr>
          <w:rStyle w:val="CommentReference"/>
        </w:rPr>
        <w:commentReference w:id="16"/>
      </w:r>
      <w:commentRangeEnd w:id="17"/>
      <w:r>
        <w:rPr>
          <w:rStyle w:val="CommentReference"/>
        </w:rPr>
        <w:commentReference w:id="17"/>
      </w:r>
      <w:r>
        <w:t xml:space="preserve"> to the district-level despite subdistrict-level granularity of the surveillance data. Population characteristics, including age and sex, are not a part of the population data, </w:t>
      </w:r>
      <w:commentRangeStart w:id="18"/>
      <w:r>
        <w:t>limiting our ability to estimate attack rat</w:t>
      </w:r>
      <w:commentRangeEnd w:id="18"/>
      <w:r>
        <w:rPr>
          <w:rStyle w:val="CommentReference"/>
        </w:rPr>
        <w:commentReference w:id="18"/>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9"/>
      <w:r>
        <w:rPr>
          <w:rFonts w:eastAsia="Times New Roman" w:cs="Calibri"/>
        </w:rPr>
        <w:t>Changes in population</w:t>
      </w:r>
      <w:commentRangeEnd w:id="19"/>
      <w:r>
        <w:rPr>
          <w:rStyle w:val="CommentReference"/>
        </w:rPr>
        <w:commentReference w:id="19"/>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0"/>
      <w:r w:rsidRPr="0050439F">
        <w:rPr>
          <w:rFonts w:ascii="Georgia" w:hAnsi="Georgia"/>
          <w:sz w:val="24"/>
          <w:szCs w:val="24"/>
        </w:rPr>
        <w:t>Study Population</w:t>
      </w:r>
      <w:commentRangeEnd w:id="20"/>
      <w:r w:rsidR="006F10B4">
        <w:rPr>
          <w:rStyle w:val="CommentReference"/>
        </w:rPr>
        <w:commentReference w:id="20"/>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1"/>
      <w:r w:rsidRPr="0050439F">
        <w:rPr>
          <w:rFonts w:ascii="Georgia" w:hAnsi="Georgia"/>
          <w:sz w:val="24"/>
          <w:szCs w:val="24"/>
          <w:highlight w:val="lightGray"/>
        </w:rPr>
        <w:t>syndromic</w:t>
      </w:r>
      <w:r w:rsidRPr="0050439F">
        <w:rPr>
          <w:rFonts w:ascii="Georgia" w:hAnsi="Georgia"/>
          <w:sz w:val="24"/>
          <w:szCs w:val="24"/>
        </w:rPr>
        <w:t xml:space="preserve"> </w:t>
      </w:r>
      <w:commentRangeEnd w:id="21"/>
      <w:r w:rsidRPr="0050439F">
        <w:rPr>
          <w:rStyle w:val="CommentReference"/>
          <w:rFonts w:ascii="Georgia" w:hAnsi="Georgia"/>
          <w:sz w:val="24"/>
          <w:szCs w:val="24"/>
        </w:rPr>
        <w:commentReference w:id="21"/>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2"/>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2"/>
      <w:r w:rsidR="003E6F6F">
        <w:rPr>
          <w:rStyle w:val="CommentReference"/>
        </w:rPr>
        <w:commentReference w:id="22"/>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3"/>
      <w:r w:rsidRPr="0050439F">
        <w:rPr>
          <w:rFonts w:ascii="Georgia" w:hAnsi="Georgia"/>
          <w:sz w:val="24"/>
          <w:szCs w:val="24"/>
        </w:rPr>
        <w:t>s</w:t>
      </w:r>
      <w:commentRangeEnd w:id="23"/>
      <w:r w:rsidRPr="0050439F">
        <w:rPr>
          <w:rStyle w:val="CommentReference"/>
          <w:rFonts w:ascii="Georgia" w:hAnsi="Georgia"/>
        </w:rPr>
        <w:commentReference w:id="23"/>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4"/>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4"/>
      <w:r>
        <w:rPr>
          <w:rStyle w:val="CommentReference"/>
        </w:rPr>
        <w:commentReference w:id="24"/>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5"/>
            <w:r w:rsidRPr="0050439F">
              <w:rPr>
                <w:rFonts w:ascii="Georgia" w:eastAsia="Times New Roman" w:hAnsi="Georgia" w:cs="Calibri"/>
                <w:sz w:val="24"/>
                <w:szCs w:val="24"/>
              </w:rPr>
              <w:t>Abbreviation</w:t>
            </w:r>
            <w:commentRangeEnd w:id="25"/>
            <w:r w:rsidRPr="0050439F">
              <w:rPr>
                <w:rStyle w:val="CommentReference"/>
                <w:rFonts w:ascii="Georgia" w:hAnsi="Georgia"/>
                <w:b w:val="0"/>
                <w:bCs w:val="0"/>
                <w:color w:val="auto"/>
              </w:rPr>
              <w:commentReference w:id="25"/>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6"/>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6"/>
      <w:r w:rsidRPr="0050439F">
        <w:rPr>
          <w:rStyle w:val="CommentReference"/>
          <w:rFonts w:ascii="Georgia" w:hAnsi="Georgia"/>
        </w:rPr>
        <w:commentReference w:id="26"/>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7"/>
      <w:r w:rsidRPr="0050439F">
        <w:rPr>
          <w:rFonts w:ascii="Georgia" w:hAnsi="Georgia"/>
          <w:sz w:val="24"/>
          <w:szCs w:val="24"/>
        </w:rPr>
        <w:t xml:space="preserve">their </w:t>
      </w:r>
      <w:commentRangeEnd w:id="27"/>
      <w:r>
        <w:rPr>
          <w:rStyle w:val="CommentReference"/>
        </w:rPr>
        <w:commentReference w:id="27"/>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8"/>
      <w:r w:rsidRPr="0050439F">
        <w:rPr>
          <w:rFonts w:ascii="Georgia" w:hAnsi="Georgia"/>
          <w:sz w:val="24"/>
          <w:szCs w:val="24"/>
        </w:rPr>
        <w:t>completeness and timeliness</w:t>
      </w:r>
      <w:commentRangeEnd w:id="28"/>
      <w:r w:rsidRPr="0050439F">
        <w:rPr>
          <w:rStyle w:val="CommentReference"/>
          <w:rFonts w:ascii="Georgia" w:hAnsi="Georgia"/>
        </w:rPr>
        <w:commentReference w:id="28"/>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9"/>
      <w:r w:rsidRPr="0050439F">
        <w:rPr>
          <w:rFonts w:ascii="Georgia" w:hAnsi="Georgia"/>
          <w:sz w:val="24"/>
          <w:szCs w:val="24"/>
        </w:rPr>
        <w:t xml:space="preserve">Data </w:t>
      </w:r>
      <w:commentRangeEnd w:id="29"/>
      <w:r>
        <w:rPr>
          <w:rStyle w:val="CommentReference"/>
        </w:rPr>
        <w:commentReference w:id="29"/>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0"/>
      <w:r>
        <w:t xml:space="preserve"> </w:t>
      </w:r>
      <w:r w:rsidRPr="001675CA">
        <w:t>χ</w:t>
      </w:r>
      <w:r w:rsidRPr="00091874">
        <w:rPr>
          <w:vertAlign w:val="superscript"/>
        </w:rPr>
        <w:t>2</w:t>
      </w:r>
      <w:r w:rsidRPr="001675CA">
        <w:t xml:space="preserve"> </w:t>
      </w:r>
      <w:commentRangeEnd w:id="30"/>
      <w:r>
        <w:rPr>
          <w:rStyle w:val="CommentReference"/>
          <w:rFonts w:asciiTheme="minorHAnsi" w:hAnsiTheme="minorHAnsi"/>
        </w:rPr>
        <w:commentReference w:id="30"/>
      </w:r>
      <w:r w:rsidRPr="001675CA">
        <w:t>test was</w:t>
      </w:r>
      <w:r>
        <w:t xml:space="preserve"> </w:t>
      </w:r>
      <w:commentRangeStart w:id="31"/>
      <w:r>
        <w:t>used</w:t>
      </w:r>
      <w:commentRangeEnd w:id="31"/>
      <w:r>
        <w:rPr>
          <w:rStyle w:val="CommentReference"/>
        </w:rPr>
        <w:commentReference w:id="31"/>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2"/>
      <w:r w:rsidRPr="001675CA">
        <w:t>significance</w:t>
      </w:r>
      <w:commentRangeEnd w:id="32"/>
      <w:r>
        <w:rPr>
          <w:rStyle w:val="CommentReference"/>
        </w:rPr>
        <w:commentReference w:id="32"/>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3" w:name="Results"/>
      <w:commentRangeStart w:id="34"/>
      <w:r w:rsidRPr="0050439F">
        <w:t>Results</w:t>
      </w:r>
      <w:commentRangeEnd w:id="34"/>
      <w:r>
        <w:rPr>
          <w:rStyle w:val="CommentReference"/>
        </w:rPr>
        <w:commentReference w:id="34"/>
      </w:r>
    </w:p>
    <w:bookmarkEnd w:id="33"/>
    <w:p w14:paraId="4B1558FB" w14:textId="77777777" w:rsidR="007151E0" w:rsidRDefault="007151E0" w:rsidP="007151E0">
      <w:pPr>
        <w:pStyle w:val="Essay"/>
        <w:ind w:firstLine="720"/>
        <w:rPr>
          <w:rFonts w:eastAsia="Times New Roman" w:cs="Calibri"/>
        </w:rPr>
      </w:pPr>
      <w:commentRangeStart w:id="35"/>
      <w:r>
        <w:rPr>
          <w:rStyle w:val="CommentReference"/>
          <w:rFonts w:asciiTheme="minorHAnsi" w:hAnsiTheme="minorHAnsi"/>
        </w:rPr>
        <w:commentReference w:id="36"/>
      </w:r>
      <w:commentRangeEnd w:id="35"/>
      <w:r>
        <w:rPr>
          <w:rStyle w:val="CommentReference"/>
          <w:rFonts w:asciiTheme="minorHAnsi" w:hAnsiTheme="minorHAnsi"/>
        </w:rPr>
        <w:commentReference w:id="35"/>
      </w:r>
      <w:r>
        <w:rPr>
          <w:rStyle w:val="CommentReference"/>
          <w:rFonts w:asciiTheme="minorHAnsi" w:hAnsiTheme="minorHAnsi"/>
        </w:rPr>
        <w:commentReference w:id="37"/>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8"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8"/>
      <w:r>
        <w:rPr>
          <w:rFonts w:eastAsia="Times New Roman" w:cs="Calibri"/>
        </w:rPr>
        <w:t>were</w:t>
      </w:r>
      <w:commentRangeStart w:id="39"/>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9"/>
      <w:r>
        <w:rPr>
          <w:rStyle w:val="CommentReference"/>
          <w:rFonts w:asciiTheme="minorHAnsi" w:hAnsiTheme="minorHAnsi"/>
        </w:rPr>
        <w:commentReference w:id="39"/>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0"/>
      <w:r>
        <w:rPr>
          <w:rFonts w:eastAsia="Times New Roman" w:cs="Calibri"/>
        </w:rPr>
        <w:t>Table 1</w:t>
      </w:r>
      <w:commentRangeEnd w:id="40"/>
      <w:r>
        <w:rPr>
          <w:rStyle w:val="CommentReference"/>
        </w:rPr>
        <w:commentReference w:id="40"/>
      </w:r>
      <w:r>
        <w:rPr>
          <w:rFonts w:eastAsia="Times New Roman" w:cs="Calibri"/>
        </w:rPr>
        <w:t xml:space="preserve"> breakdown the population characteristics of the cases. </w:t>
      </w:r>
      <w:commentRangeStart w:id="41"/>
      <w:r>
        <w:rPr>
          <w:rFonts w:eastAsia="Times New Roman" w:cs="Calibri"/>
        </w:rPr>
        <w:t xml:space="preserve">Population estimates did not capture characteristics of the entire population, thus incidence for each syndrome could not be stratified by age and sex. </w:t>
      </w:r>
      <w:commentRangeEnd w:id="41"/>
      <w:r>
        <w:rPr>
          <w:rStyle w:val="CommentReference"/>
        </w:rPr>
        <w:commentReference w:id="41"/>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2"/>
            <w:r w:rsidRPr="0048342F">
              <w:rPr>
                <w:rFonts w:eastAsia="Times New Roman" w:cs="Calibri"/>
                <w:i/>
                <w:iCs/>
              </w:rPr>
              <w:t>Total</w:t>
            </w:r>
            <w:commentRangeEnd w:id="42"/>
            <w:r>
              <w:rPr>
                <w:rStyle w:val="CommentReference"/>
                <w:rFonts w:asciiTheme="minorHAnsi" w:hAnsiTheme="minorHAnsi"/>
              </w:rPr>
              <w:commentReference w:id="42"/>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12185F" w:rsidRPr="00B0701D" w:rsidRDefault="0012185F"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12185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2185F" w:rsidRPr="00325BC5" w:rsidRDefault="0012185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2185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2185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2185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2185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2185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2185F" w:rsidRPr="00325BC5" w:rsidRDefault="0012185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2185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2185F" w:rsidRPr="00325BC5" w:rsidRDefault="0012185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2185F" w:rsidRPr="00325BC5" w:rsidRDefault="0012185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2185F" w:rsidRPr="00325BC5" w:rsidRDefault="0012185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2185F" w:rsidRPr="00325BC5" w:rsidRDefault="0012185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2185F" w:rsidRPr="007B7319" w:rsidRDefault="0012185F"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12185F" w:rsidRPr="00B0701D" w:rsidRDefault="0012185F"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12185F" w:rsidRPr="00084252" w:rsidRDefault="0012185F"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12185F" w:rsidRPr="00B0701D" w:rsidRDefault="0012185F"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12185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2185F" w:rsidRPr="00325BC5" w:rsidRDefault="0012185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2185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2185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2185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2185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2185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2185F" w:rsidRPr="00325BC5" w:rsidRDefault="0012185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2185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2185F" w:rsidRPr="00325BC5" w:rsidRDefault="0012185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2185F" w:rsidRPr="00325BC5" w:rsidRDefault="0012185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2185F" w:rsidRPr="00325BC5" w:rsidRDefault="0012185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2185F" w:rsidRPr="00325BC5" w:rsidRDefault="0012185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2185F" w:rsidRPr="007B7319" w:rsidRDefault="0012185F"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12185F" w:rsidRPr="00B0701D" w:rsidRDefault="0012185F"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12185F" w:rsidRPr="00084252" w:rsidRDefault="0012185F"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3"/>
      <w:commentRangeStart w:id="44"/>
      <w:r>
        <w:t xml:space="preserve"> shows the total number of consultations that were not part of the syndromic surveillance</w:t>
      </w:r>
      <w:commentRangeEnd w:id="43"/>
      <w:r>
        <w:rPr>
          <w:rStyle w:val="CommentReference"/>
        </w:rPr>
        <w:commentReference w:id="43"/>
      </w:r>
      <w:commentRangeEnd w:id="44"/>
      <w:r>
        <w:rPr>
          <w:rStyle w:val="CommentReference"/>
        </w:rPr>
        <w:commentReference w:id="44"/>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5"/>
      <w:r w:rsidRPr="00A574DD">
        <w:rPr>
          <w:highlight w:val="yellow"/>
        </w:rPr>
        <w:t>infectious disease that does stuff.</w:t>
      </w:r>
      <w:commentRangeEnd w:id="45"/>
      <w:r>
        <w:rPr>
          <w:rStyle w:val="CommentReference"/>
          <w:rFonts w:asciiTheme="minorHAnsi" w:hAnsiTheme="minorHAnsi"/>
        </w:rPr>
        <w:commentReference w:id="45"/>
      </w:r>
    </w:p>
    <w:p w14:paraId="553B589C" w14:textId="77777777" w:rsidR="000469E9" w:rsidRDefault="000469E9" w:rsidP="000469E9">
      <w:pPr>
        <w:pStyle w:val="Essay"/>
      </w:pPr>
      <w:r>
        <w:t xml:space="preserve">Cases of measles were reported in every governorate except for Homs, which underwent a siege in </w:t>
      </w:r>
      <w:commentRangeStart w:id="46"/>
      <w:commentRangeStart w:id="47"/>
      <w:r>
        <w:t>2017</w:t>
      </w:r>
      <w:commentRangeEnd w:id="46"/>
      <w:r>
        <w:rPr>
          <w:rStyle w:val="CommentReference"/>
        </w:rPr>
        <w:commentReference w:id="46"/>
      </w:r>
      <w:commentRangeEnd w:id="47"/>
      <w:r>
        <w:rPr>
          <w:rStyle w:val="CommentReference"/>
        </w:rPr>
        <w:commentReference w:id="47"/>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51A1C554"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8"/>
      <w:r w:rsidR="00770F0E">
        <w:t>incidence</w:t>
      </w:r>
      <w:commentRangeEnd w:id="48"/>
      <w:r w:rsidR="00770F0E">
        <w:rPr>
          <w:rStyle w:val="CommentReference"/>
        </w:rPr>
        <w:commentReference w:id="48"/>
      </w:r>
      <w:r w:rsidR="00770F0E">
        <w:t xml:space="preserve">, although 2018 experienced a longer period of high-incidence than 2017. </w:t>
      </w:r>
      <w:commentRangeStart w:id="49"/>
      <w:r w:rsidR="00770F0E">
        <w:t>The seasonality of measles is typically lost as elimination of measles in a given population is approached</w:t>
      </w:r>
      <w:commentRangeEnd w:id="49"/>
      <w:r w:rsidR="00770F0E">
        <w:rPr>
          <w:rStyle w:val="CommentReference"/>
          <w:rFonts w:asciiTheme="minorHAnsi" w:hAnsiTheme="minorHAnsi"/>
        </w:rPr>
        <w:commentReference w:id="49"/>
      </w:r>
      <w:r w:rsidR="00770F0E">
        <w:t>, which may provide an important epidemiologic marker to monitor for as vaccination efforts are continued.</w:t>
      </w:r>
      <w:r w:rsidR="00770F0E">
        <w:fldChar w:fldCharType="begin" w:fldLock="1"/>
      </w:r>
      <w:r w:rsidR="0098490E">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rsidR="00770F0E">
        <w:fldChar w:fldCharType="separate"/>
      </w:r>
      <w:r w:rsidR="0098490E" w:rsidRPr="0098490E">
        <w:rPr>
          <w:noProof/>
          <w:vertAlign w:val="superscript"/>
        </w:rPr>
        <w:t>14</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321D5471" w14:textId="24D544D9" w:rsidR="009A0E0B" w:rsidRDefault="00B35186" w:rsidP="006D2767">
      <w:pPr>
        <w:spacing w:line="360" w:lineRule="auto"/>
        <w:jc w:val="both"/>
        <w:rPr>
          <w:noProof/>
        </w:rPr>
      </w:pPr>
      <w:r>
        <w:rPr>
          <w:noProof/>
        </w:rPr>
        <w:lastRenderedPageBreak/>
        <w:t xml:space="preserve">Stat Test </w:t>
      </w:r>
      <w:commentRangeStart w:id="50"/>
      <w:r w:rsidR="002C6692">
        <w:rPr>
          <w:noProof/>
        </w:rPr>
        <w:t xml:space="preserve">Results </w:t>
      </w:r>
      <w:commentRangeEnd w:id="50"/>
      <w:r w:rsidR="009738D5">
        <w:rPr>
          <w:rStyle w:val="CommentReference"/>
        </w:rPr>
        <w:commentReference w:id="50"/>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1"/>
      <w:r w:rsidR="00C468CE">
        <w:rPr>
          <w:noProof/>
        </w:rPr>
        <w:t>Assumption failed:</w:t>
      </w:r>
      <w:commentRangeEnd w:id="51"/>
      <w:r w:rsidR="00D001C2">
        <w:rPr>
          <w:rStyle w:val="CommentReference"/>
        </w:rPr>
        <w:commentReference w:id="51"/>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2"/>
      <w:r>
        <w:rPr>
          <w:noProof/>
        </w:rPr>
        <w:t>One proportion z-test</w:t>
      </w:r>
      <w:commentRangeEnd w:id="52"/>
      <w:r w:rsidR="00A852D4">
        <w:rPr>
          <w:rStyle w:val="CommentReference"/>
        </w:rPr>
        <w:commentReference w:id="52"/>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3"/>
      <w:r w:rsidRPr="006D509F">
        <w:rPr>
          <w:rFonts w:ascii="Lucida Console" w:eastAsia="Times New Roman" w:hAnsi="Lucida Console" w:cs="Courier New"/>
          <w:color w:val="FFFFFF"/>
          <w:sz w:val="20"/>
          <w:szCs w:val="20"/>
        </w:rPr>
        <w:t xml:space="preserve">value </w:t>
      </w:r>
      <w:commentRangeEnd w:id="53"/>
      <w:r>
        <w:rPr>
          <w:rStyle w:val="CommentReference"/>
        </w:rPr>
        <w:commentReference w:id="53"/>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4"/>
      <w:commentRangeStart w:id="55"/>
      <w:commentRangeStart w:id="56"/>
      <w:commentRangeStart w:id="57"/>
      <w:r w:rsidRPr="003543E1">
        <w:rPr>
          <w:noProof/>
        </w:rPr>
        <w:t>Kruskal-Wallis rank sum test</w:t>
      </w:r>
      <w:commentRangeEnd w:id="54"/>
      <w:r w:rsidR="009738D5">
        <w:rPr>
          <w:rStyle w:val="CommentReference"/>
        </w:rPr>
        <w:commentReference w:id="54"/>
      </w:r>
      <w:commentRangeEnd w:id="55"/>
      <w:r w:rsidR="00D01161">
        <w:rPr>
          <w:rStyle w:val="CommentReference"/>
        </w:rPr>
        <w:commentReference w:id="55"/>
      </w:r>
      <w:commentRangeEnd w:id="56"/>
      <w:r w:rsidR="0076657F">
        <w:rPr>
          <w:rStyle w:val="CommentReference"/>
        </w:rPr>
        <w:commentReference w:id="56"/>
      </w:r>
      <w:commentRangeEnd w:id="57"/>
      <w:r w:rsidR="001F2044">
        <w:rPr>
          <w:rStyle w:val="CommentReference"/>
        </w:rPr>
        <w:commentReference w:id="57"/>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58"/>
      <w:commentRangeStart w:id="59"/>
      <w:r w:rsidRPr="003543E1">
        <w:rPr>
          <w:noProof/>
        </w:rPr>
        <w:t xml:space="preserve">ruskal-Wallis </w:t>
      </w:r>
      <w:commentRangeEnd w:id="58"/>
      <w:r w:rsidR="004E5E02">
        <w:rPr>
          <w:rStyle w:val="CommentReference"/>
        </w:rPr>
        <w:commentReference w:id="58"/>
      </w:r>
      <w:commentRangeEnd w:id="59"/>
      <w:r w:rsidR="004E5E02">
        <w:rPr>
          <w:rStyle w:val="CommentReference"/>
        </w:rPr>
        <w:commentReference w:id="59"/>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1"/>
      <w:r w:rsidR="0076657F" w:rsidRPr="0076657F">
        <w:rPr>
          <w:noProof/>
          <w:highlight w:val="yellow"/>
        </w:rPr>
        <w:t>population</w:t>
      </w:r>
      <w:commentRangeEnd w:id="61"/>
      <w:r w:rsidR="0076657F">
        <w:rPr>
          <w:rStyle w:val="CommentReference"/>
        </w:rPr>
        <w:commentReference w:id="61"/>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2"/>
      <w:r w:rsidRPr="009A7E00">
        <w:rPr>
          <w:noProof/>
        </w:rPr>
        <w:t>ANOVA</w:t>
      </w:r>
      <w:commentRangeEnd w:id="62"/>
      <w:r>
        <w:rPr>
          <w:rStyle w:val="CommentReference"/>
        </w:rPr>
        <w:commentReference w:id="62"/>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3"/>
      <w:commentRangeStart w:id="64"/>
      <w:r>
        <w:rPr>
          <w:rFonts w:ascii="Lucida Console" w:hAnsi="Lucida Console"/>
          <w:color w:val="FFFFFF"/>
        </w:rPr>
        <w:t>***</w:t>
      </w:r>
      <w:commentRangeEnd w:id="63"/>
      <w:r>
        <w:rPr>
          <w:rStyle w:val="CommentReference"/>
          <w:rFonts w:asciiTheme="minorHAnsi" w:eastAsiaTheme="minorHAnsi" w:hAnsiTheme="minorHAnsi" w:cstheme="minorBidi"/>
        </w:rPr>
        <w:commentReference w:id="63"/>
      </w:r>
      <w:commentRangeEnd w:id="64"/>
      <w:r>
        <w:rPr>
          <w:rStyle w:val="CommentReference"/>
          <w:rFonts w:asciiTheme="minorHAnsi" w:eastAsiaTheme="minorHAnsi" w:hAnsiTheme="minorHAnsi" w:cstheme="minorBidi"/>
        </w:rPr>
        <w:commentReference w:id="64"/>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59E606EF" w:rsidR="008B0572" w:rsidRDefault="00AC7FE2" w:rsidP="006D2767">
      <w:pPr>
        <w:spacing w:line="360" w:lineRule="auto"/>
        <w:jc w:val="both"/>
        <w:rPr>
          <w:noProof/>
        </w:rPr>
      </w:pPr>
      <w:commentRangeStart w:id="65"/>
      <w:r>
        <w:rPr>
          <w:noProof/>
        </w:rPr>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65859" cy="3496645"/>
                    </a:xfrm>
                    <a:prstGeom prst="rect">
                      <a:avLst/>
                    </a:prstGeom>
                  </pic:spPr>
                </pic:pic>
              </a:graphicData>
            </a:graphic>
          </wp:inline>
        </w:drawing>
      </w:r>
      <w:commentRangeEnd w:id="65"/>
      <w:r w:rsidR="00494D7D">
        <w:rPr>
          <w:rStyle w:val="CommentReference"/>
        </w:rPr>
        <w:commentReference w:id="65"/>
      </w:r>
    </w:p>
    <w:p w14:paraId="66E99B5F" w14:textId="77777777"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bookmarkStart w:id="66" w:name="Discussion"/>
      <w:r>
        <w:rPr>
          <w:rFonts w:ascii="Georgia" w:hAnsi="Georgia"/>
          <w:sz w:val="24"/>
          <w:szCs w:val="24"/>
        </w:rPr>
        <w:t>Discussion</w:t>
      </w:r>
    </w:p>
    <w:bookmarkEnd w:id="66"/>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7"/>
      <w:r w:rsidR="00755E45">
        <w:rPr>
          <w:rFonts w:ascii="Georgia" w:hAnsi="Georgia"/>
          <w:sz w:val="24"/>
          <w:szCs w:val="24"/>
        </w:rPr>
        <w:t xml:space="preserve"> </w:t>
      </w:r>
      <w:r w:rsidR="00C53559">
        <w:rPr>
          <w:rFonts w:ascii="Georgia" w:hAnsi="Georgia"/>
          <w:sz w:val="24"/>
          <w:szCs w:val="24"/>
        </w:rPr>
        <w:t xml:space="preserve">353,236 </w:t>
      </w:r>
      <w:commentRangeEnd w:id="67"/>
      <w:r w:rsidR="00C53559">
        <w:rPr>
          <w:rStyle w:val="CommentReference"/>
        </w:rPr>
        <w:commentReference w:id="67"/>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91A0C31"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20B9C76E" w14:textId="2CF88388" w:rsidR="00376285" w:rsidRDefault="0011206C" w:rsidP="00376285">
      <w:pPr>
        <w:spacing w:line="360" w:lineRule="auto"/>
        <w:jc w:val="both"/>
        <w:rPr>
          <w:rFonts w:ascii="Georgia" w:hAnsi="Georgia"/>
          <w:sz w:val="24"/>
          <w:szCs w:val="24"/>
        </w:rPr>
      </w:pPr>
      <w:r>
        <w:rPr>
          <w:rFonts w:ascii="Georgia" w:hAnsi="Georgia"/>
          <w:sz w:val="24"/>
          <w:szCs w:val="24"/>
        </w:rPr>
        <w:lastRenderedPageBreak/>
        <w:t xml:space="preserve">ACU’s EWARN has proven itself to be a robust surveillance </w:t>
      </w:r>
      <w:r w:rsidR="00A9036D">
        <w:rPr>
          <w:rFonts w:ascii="Georgia" w:hAnsi="Georgia"/>
          <w:sz w:val="24"/>
          <w:szCs w:val="24"/>
        </w:rPr>
        <w:t>system and</w:t>
      </w:r>
      <w:r w:rsidR="00A42BF8">
        <w:rPr>
          <w:rFonts w:ascii="Georgia" w:hAnsi="Georgia"/>
          <w:sz w:val="24"/>
          <w:szCs w:val="24"/>
        </w:rPr>
        <w:t xml:space="preserve"> is often the only source for infectious disease data from opposition territories</w:t>
      </w:r>
      <w:r>
        <w:rPr>
          <w:rFonts w:ascii="Georgia" w:hAnsi="Georgia"/>
          <w:sz w:val="24"/>
          <w:szCs w:val="24"/>
        </w:rPr>
        <w:t>.</w:t>
      </w:r>
      <w:r w:rsidR="00A9036D">
        <w:rPr>
          <w:rFonts w:ascii="Georgia" w:hAnsi="Georgia"/>
          <w:sz w:val="24"/>
          <w:szCs w:val="24"/>
        </w:rPr>
        <w:fldChar w:fldCharType="begin" w:fldLock="1"/>
      </w:r>
      <w:r w:rsidR="0098490E">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sidR="00A9036D">
        <w:rPr>
          <w:rFonts w:ascii="Georgia" w:hAnsi="Georgia"/>
          <w:sz w:val="24"/>
          <w:szCs w:val="24"/>
        </w:rPr>
        <w:fldChar w:fldCharType="separate"/>
      </w:r>
      <w:r w:rsidR="0098490E" w:rsidRPr="0098490E">
        <w:rPr>
          <w:rFonts w:ascii="Georgia" w:hAnsi="Georgia"/>
          <w:noProof/>
          <w:sz w:val="24"/>
          <w:szCs w:val="24"/>
          <w:vertAlign w:val="superscript"/>
        </w:rPr>
        <w:t>18</w:t>
      </w:r>
      <w:r w:rsidR="00A9036D">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w:t>
      </w:r>
      <w:r w:rsidR="00B50685">
        <w:rPr>
          <w:rFonts w:ascii="Georgia" w:hAnsi="Georgia"/>
          <w:sz w:val="24"/>
          <w:szCs w:val="24"/>
        </w:rPr>
        <w:t xml:space="preserve"> of support from donor organizations, and provided access to precious information to the international community in a timely fashion.</w:t>
      </w:r>
      <w:r w:rsidR="004001CC">
        <w:rPr>
          <w:rFonts w:ascii="Georgia" w:hAnsi="Georgia"/>
          <w:sz w:val="24"/>
          <w:szCs w:val="24"/>
        </w:rPr>
        <w:t xml:space="preserve"> Paradoxically, information on the spread of certain infectious diseases within the EWARN coverage regions</w:t>
      </w:r>
      <w:r w:rsidR="000B2B36">
        <w:rPr>
          <w:rFonts w:ascii="Georgia" w:hAnsi="Georgia"/>
          <w:sz w:val="24"/>
          <w:szCs w:val="24"/>
        </w:rPr>
        <w:t xml:space="preserve"> may be more accessible now than </w:t>
      </w:r>
      <w:r w:rsidR="003D5259">
        <w:rPr>
          <w:rFonts w:ascii="Georgia" w:hAnsi="Georgia"/>
          <w:sz w:val="24"/>
          <w:szCs w:val="24"/>
        </w:rPr>
        <w:t>ever before.</w:t>
      </w:r>
      <w:r w:rsidR="00A42BF8">
        <w:rPr>
          <w:rFonts w:ascii="Georgia" w:hAnsi="Georgia"/>
          <w:sz w:val="24"/>
          <w:szCs w:val="24"/>
        </w:rPr>
        <w:t xml:space="preserve"> </w:t>
      </w:r>
    </w:p>
    <w:p w14:paraId="54DAC79B" w14:textId="5C0B82CB" w:rsidR="00376285" w:rsidRDefault="00376285" w:rsidP="00376285">
      <w:pPr>
        <w:spacing w:line="360" w:lineRule="auto"/>
        <w:jc w:val="both"/>
        <w:rPr>
          <w:rFonts w:ascii="Georgia" w:hAnsi="Georgia"/>
          <w:sz w:val="24"/>
          <w:szCs w:val="24"/>
        </w:rPr>
      </w:pPr>
      <w:r>
        <w:rPr>
          <w:rFonts w:ascii="Georgia" w:hAnsi="Georgia"/>
          <w:sz w:val="24"/>
          <w:szCs w:val="24"/>
        </w:rPr>
        <w:t xml:space="preserve">The system has remained stable for the most part, able to detect the large annual surges of suspected typhoid fever cases in the fall and deviations from the minute yet consistent baseline for acute flaccid paralysis that </w:t>
      </w:r>
      <w:r w:rsidR="00A9651C">
        <w:rPr>
          <w:rFonts w:ascii="Georgia" w:hAnsi="Georgia"/>
          <w:sz w:val="24"/>
          <w:szCs w:val="24"/>
        </w:rPr>
        <w:t>trigger invest</w:t>
      </w:r>
      <w:r w:rsidR="00E56327">
        <w:rPr>
          <w:rFonts w:ascii="Georgia" w:hAnsi="Georgia"/>
          <w:sz w:val="24"/>
          <w:szCs w:val="24"/>
        </w:rPr>
        <w:t>i</w:t>
      </w:r>
      <w:r w:rsidR="00A9651C">
        <w:rPr>
          <w:rFonts w:ascii="Georgia" w:hAnsi="Georgia"/>
          <w:sz w:val="24"/>
          <w:szCs w:val="24"/>
        </w:rPr>
        <w:t>gations for polio.</w:t>
      </w:r>
    </w:p>
    <w:p w14:paraId="188DE469" w14:textId="1048EECE"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68"/>
      <w:r w:rsidR="00950E4E" w:rsidRPr="00950E4E">
        <w:rPr>
          <w:rFonts w:ascii="Georgia" w:hAnsi="Georgia"/>
          <w:sz w:val="24"/>
          <w:szCs w:val="24"/>
        </w:rPr>
        <w:t>WHO</w:t>
      </w:r>
      <w:commentRangeEnd w:id="68"/>
      <w:r w:rsidR="00BF106C">
        <w:rPr>
          <w:rStyle w:val="CommentReference"/>
        </w:rPr>
        <w:commentReference w:id="68"/>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0AC3DFAA" w:rsidR="008269BB" w:rsidRPr="00326FFA"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lastRenderedPageBreak/>
        <w:t>Appendix</w:t>
      </w:r>
    </w:p>
    <w:tbl>
      <w:tblPr>
        <w:tblStyle w:val="GridTable4-Accent1"/>
        <w:tblW w:w="8630" w:type="dxa"/>
        <w:tblLook w:val="04A0" w:firstRow="1" w:lastRow="0" w:firstColumn="1" w:lastColumn="0" w:noHBand="0" w:noVBand="1"/>
      </w:tblPr>
      <w:tblGrid>
        <w:gridCol w:w="1801"/>
        <w:gridCol w:w="2694"/>
        <w:gridCol w:w="1033"/>
        <w:gridCol w:w="879"/>
        <w:gridCol w:w="1033"/>
        <w:gridCol w:w="1190"/>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Cases of </w:t>
            </w:r>
            <w:commentRangeStart w:id="69"/>
            <w:r w:rsidRPr="00851CE5">
              <w:rPr>
                <w:rFonts w:eastAsia="Times New Roman" w:cstheme="minorHAnsi"/>
                <w:color w:val="FFE599" w:themeColor="accent4" w:themeTint="66"/>
                <w:sz w:val="21"/>
                <w:szCs w:val="21"/>
              </w:rPr>
              <w:t>Measles</w:t>
            </w:r>
            <w:commentRangeEnd w:id="69"/>
            <w:r w:rsidRPr="00851CE5">
              <w:rPr>
                <w:sz w:val="16"/>
                <w:szCs w:val="16"/>
              </w:rPr>
              <w:commentReference w:id="69"/>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71"/>
            <w:commentRangeStart w:id="72"/>
            <w:commentRangeStart w:id="73"/>
            <w:commentRangeStart w:id="74"/>
            <w:r w:rsidRPr="00851CE5">
              <w:rPr>
                <w:rFonts w:eastAsia="Times New Roman" w:cstheme="minorHAnsi"/>
                <w:color w:val="FFE599" w:themeColor="accent4" w:themeTint="66"/>
                <w:sz w:val="21"/>
                <w:szCs w:val="21"/>
              </w:rPr>
              <w:t>Male</w:t>
            </w:r>
            <w:commentRangeEnd w:id="71"/>
            <w:r w:rsidRPr="00851CE5">
              <w:rPr>
                <w:rFonts w:cstheme="minorHAnsi"/>
                <w:sz w:val="21"/>
                <w:szCs w:val="21"/>
              </w:rPr>
              <w:commentReference w:id="71"/>
            </w:r>
            <w:commentRangeEnd w:id="72"/>
            <w:r w:rsidRPr="00851CE5">
              <w:rPr>
                <w:rFonts w:cstheme="minorHAnsi"/>
                <w:sz w:val="21"/>
                <w:szCs w:val="21"/>
              </w:rPr>
              <w:commentReference w:id="72"/>
            </w:r>
            <w:commentRangeEnd w:id="73"/>
            <w:r w:rsidRPr="00851CE5">
              <w:rPr>
                <w:rFonts w:cstheme="minorHAnsi"/>
                <w:sz w:val="21"/>
                <w:szCs w:val="21"/>
              </w:rPr>
              <w:commentReference w:id="73"/>
            </w:r>
            <w:commentRangeEnd w:id="74"/>
            <w:r w:rsidRPr="00851CE5">
              <w:rPr>
                <w:sz w:val="16"/>
                <w:szCs w:val="16"/>
              </w:rPr>
              <w:commentReference w:id="74"/>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76"/>
            <w:r w:rsidRPr="00851CE5">
              <w:rPr>
                <w:rFonts w:eastAsia="Times New Roman" w:cstheme="minorHAnsi"/>
                <w:color w:val="000000"/>
                <w:sz w:val="21"/>
                <w:szCs w:val="21"/>
              </w:rPr>
              <w:t>Total Cases</w:t>
            </w:r>
            <w:commentRangeEnd w:id="76"/>
            <w:r w:rsidRPr="00851CE5">
              <w:rPr>
                <w:rFonts w:cstheme="minorHAnsi"/>
                <w:sz w:val="21"/>
                <w:szCs w:val="21"/>
              </w:rPr>
              <w:commentReference w:id="76"/>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77"/>
            <w:r w:rsidRPr="00851CE5">
              <w:rPr>
                <w:rFonts w:eastAsia="Times New Roman" w:cstheme="minorHAnsi"/>
                <w:color w:val="000000"/>
                <w:sz w:val="21"/>
                <w:szCs w:val="21"/>
              </w:rPr>
              <w:t>Raqqa</w:t>
            </w:r>
            <w:commentRangeEnd w:id="77"/>
            <w:r w:rsidRPr="00851CE5">
              <w:rPr>
                <w:rFonts w:cstheme="minorHAnsi"/>
                <w:sz w:val="21"/>
                <w:szCs w:val="21"/>
              </w:rPr>
              <w:commentReference w:id="77"/>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78"/>
            <w:r w:rsidRPr="00851CE5">
              <w:rPr>
                <w:rFonts w:eastAsia="Times New Roman" w:cstheme="minorHAnsi"/>
                <w:color w:val="000000"/>
                <w:sz w:val="21"/>
                <w:szCs w:val="21"/>
              </w:rPr>
              <w:t>Abu Kamal</w:t>
            </w:r>
            <w:commentRangeEnd w:id="78"/>
            <w:r w:rsidRPr="00851CE5">
              <w:rPr>
                <w:rFonts w:cstheme="minorHAnsi"/>
                <w:sz w:val="21"/>
                <w:szCs w:val="21"/>
              </w:rPr>
              <w:commentReference w:id="78"/>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79"/>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79"/>
            <w:proofErr w:type="spellEnd"/>
            <w:r w:rsidRPr="00851CE5">
              <w:rPr>
                <w:rFonts w:cstheme="minorHAnsi"/>
                <w:sz w:val="21"/>
                <w:szCs w:val="21"/>
              </w:rPr>
              <w:commentReference w:id="79"/>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80"/>
            <w:r w:rsidRPr="00851CE5">
              <w:rPr>
                <w:rFonts w:eastAsia="Times New Roman" w:cstheme="minorHAnsi"/>
                <w:color w:val="000000"/>
                <w:sz w:val="21"/>
                <w:szCs w:val="21"/>
              </w:rPr>
              <w:t>Homs</w:t>
            </w:r>
            <w:commentRangeEnd w:id="80"/>
            <w:r w:rsidRPr="00851CE5">
              <w:rPr>
                <w:rFonts w:cstheme="minorHAnsi"/>
                <w:sz w:val="21"/>
                <w:szCs w:val="21"/>
              </w:rPr>
              <w:commentReference w:id="80"/>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81"/>
            <w:r w:rsidRPr="00851CE5">
              <w:rPr>
                <w:rFonts w:eastAsia="Times New Roman" w:cstheme="minorHAnsi"/>
                <w:color w:val="000000"/>
                <w:sz w:val="21"/>
                <w:szCs w:val="21"/>
              </w:rPr>
              <w:t>Harim</w:t>
            </w:r>
            <w:commentRangeEnd w:id="81"/>
            <w:r w:rsidRPr="00851CE5">
              <w:rPr>
                <w:rFonts w:cstheme="minorHAnsi"/>
                <w:sz w:val="21"/>
                <w:szCs w:val="21"/>
              </w:rPr>
              <w:commentReference w:id="81"/>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lastRenderedPageBreak/>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82" w:name="References"/>
      <w:r>
        <w:rPr>
          <w:rFonts w:ascii="Georgia" w:hAnsi="Georgia"/>
          <w:sz w:val="24"/>
          <w:szCs w:val="24"/>
        </w:rPr>
        <w:t>References</w:t>
      </w:r>
    </w:p>
    <w:bookmarkEnd w:id="82"/>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UNHCR. Situation in Syria Regional Refugee Response. 15 August 2019. 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 xml:space="preserve">Syrian Arab Republic, WHO. WHO: Early Warning and Response System </w:t>
      </w:r>
      <w:r w:rsidRPr="0098490E">
        <w:rPr>
          <w:rFonts w:ascii="Georgia" w:hAnsi="Georgia" w:cs="Times New Roman"/>
          <w:noProof/>
          <w:sz w:val="24"/>
          <w:szCs w:val="24"/>
        </w:rPr>
        <w:lastRenderedPageBreak/>
        <w:t>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w:t>
      </w:r>
      <w:r w:rsidRPr="0098490E">
        <w:rPr>
          <w:rFonts w:ascii="Georgia" w:hAnsi="Georgia" w:cs="Times New Roman"/>
          <w:noProof/>
          <w:sz w:val="24"/>
          <w:szCs w:val="24"/>
        </w:rPr>
        <w:lastRenderedPageBreak/>
        <w:t>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12185F" w:rsidRDefault="0012185F" w:rsidP="003E76C6">
      <w:pPr>
        <w:pStyle w:val="CommentText"/>
      </w:pPr>
      <w:r>
        <w:rPr>
          <w:rStyle w:val="CommentReference"/>
        </w:rPr>
        <w:annotationRef/>
      </w:r>
      <w:r>
        <w:t>Cannot use for Thesis (part of lit review)</w:t>
      </w:r>
    </w:p>
    <w:p w14:paraId="720679A4" w14:textId="77777777" w:rsidR="0012185F" w:rsidRDefault="0012185F" w:rsidP="003E76C6">
      <w:pPr>
        <w:pStyle w:val="CommentText"/>
      </w:pPr>
      <w:r>
        <w:t>Can use for published paper</w:t>
      </w:r>
    </w:p>
  </w:comment>
  <w:comment w:id="3" w:author="Sammy Mehtar" w:date="2019-08-31T17:19:00Z" w:initials="SM">
    <w:p w14:paraId="7D757A3E" w14:textId="77777777" w:rsidR="0012185F" w:rsidRDefault="0012185F"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12185F" w:rsidRDefault="0012185F" w:rsidP="003E76C6">
      <w:pPr>
        <w:pStyle w:val="CommentText"/>
      </w:pPr>
      <w:r>
        <w:rPr>
          <w:rStyle w:val="CommentReference"/>
        </w:rPr>
        <w:annotationRef/>
      </w:r>
      <w:r>
        <w:t>Lol ok</w:t>
      </w:r>
    </w:p>
  </w:comment>
  <w:comment w:id="5" w:author="Sammy Mehtar" w:date="2019-08-22T13:20:00Z" w:initials="SM">
    <w:p w14:paraId="00F73B11" w14:textId="77777777" w:rsidR="0012185F" w:rsidRDefault="0012185F" w:rsidP="003E76C6">
      <w:pPr>
        <w:pStyle w:val="CommentText"/>
      </w:pPr>
      <w:r>
        <w:rPr>
          <w:rStyle w:val="CommentReference"/>
        </w:rPr>
        <w:annotationRef/>
      </w:r>
      <w:r>
        <w:t>Find actual number and citation.</w:t>
      </w:r>
    </w:p>
  </w:comment>
  <w:comment w:id="6" w:author="Sammy Mehtar" w:date="2019-07-11T11:00:00Z" w:initials="SM">
    <w:p w14:paraId="27A1A9EF" w14:textId="77777777" w:rsidR="0012185F" w:rsidRDefault="0012185F"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12185F" w:rsidRDefault="0012185F" w:rsidP="003E76C6">
      <w:pPr>
        <w:pStyle w:val="CommentText"/>
      </w:pPr>
      <w:r>
        <w:rPr>
          <w:rStyle w:val="CommentReference"/>
        </w:rPr>
        <w:annotationRef/>
      </w:r>
      <w:r>
        <w:t>Citation in lit review</w:t>
      </w:r>
    </w:p>
  </w:comment>
  <w:comment w:id="8" w:author="Sammy Mehtar" w:date="2019-08-31T18:26:00Z" w:initials="SM">
    <w:p w14:paraId="2179EF36" w14:textId="77777777" w:rsidR="0012185F" w:rsidRDefault="0012185F"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12185F" w:rsidRDefault="0012185F"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12185F" w:rsidRDefault="0012185F"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12185F" w:rsidRDefault="0012185F"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3" w:author="Sammy Mehtar" w:date="2019-08-22T15:13:00Z" w:initials="SM">
    <w:p w14:paraId="2969F7C1" w14:textId="77777777" w:rsidR="0012185F" w:rsidRDefault="0012185F" w:rsidP="00720764">
      <w:pPr>
        <w:pStyle w:val="CommentText"/>
      </w:pPr>
      <w:r>
        <w:rPr>
          <w:rStyle w:val="CommentReference"/>
        </w:rPr>
        <w:annotationRef/>
      </w:r>
      <w:r>
        <w:t>Find different word</w:t>
      </w:r>
    </w:p>
  </w:comment>
  <w:comment w:id="14" w:author="Sammy Mehtar" w:date="2019-05-09T09:25:00Z" w:initials="SM">
    <w:p w14:paraId="48BFC36F" w14:textId="77777777" w:rsidR="0012185F" w:rsidRDefault="0012185F"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12185F" w:rsidRDefault="0012185F" w:rsidP="00720764">
      <w:pPr>
        <w:pStyle w:val="CommentText"/>
      </w:pPr>
      <w:r>
        <w:t>% change in pop</w:t>
      </w:r>
    </w:p>
    <w:p w14:paraId="0253D3F8" w14:textId="77777777" w:rsidR="0012185F" w:rsidRPr="008233BF" w:rsidRDefault="0012185F" w:rsidP="00720764">
      <w:pPr>
        <w:pStyle w:val="CommentText"/>
      </w:pPr>
      <w:r>
        <w:t xml:space="preserve">Interpolation </w:t>
      </w:r>
    </w:p>
    <w:p w14:paraId="64F7908E" w14:textId="77777777" w:rsidR="0012185F" w:rsidRPr="008233BF" w:rsidRDefault="0012185F" w:rsidP="00720764">
      <w:pPr>
        <w:pStyle w:val="CommentText"/>
        <w:rPr>
          <w:b/>
          <w:bCs/>
        </w:rPr>
      </w:pPr>
      <w:r>
        <w:rPr>
          <w:b/>
          <w:bCs/>
        </w:rPr>
        <w:t>Ndola</w:t>
      </w:r>
    </w:p>
  </w:comment>
  <w:comment w:id="15" w:author="Sammy Mehtar" w:date="2019-07-27T16:36:00Z" w:initials="SM">
    <w:p w14:paraId="08719206" w14:textId="77777777" w:rsidR="0012185F" w:rsidRDefault="0012185F" w:rsidP="00720764">
      <w:pPr>
        <w:pStyle w:val="CommentText"/>
      </w:pPr>
      <w:r>
        <w:rPr>
          <w:rStyle w:val="CommentReference"/>
        </w:rPr>
        <w:annotationRef/>
      </w:r>
      <w:r>
        <w:t>They don’t disseminate it publicly, how do I cite?</w:t>
      </w:r>
    </w:p>
  </w:comment>
  <w:comment w:id="16" w:author="Sammy Mehtar" w:date="2019-06-09T19:21:00Z" w:initials="SM">
    <w:p w14:paraId="07FBB305" w14:textId="77777777" w:rsidR="0012185F" w:rsidRDefault="0012185F" w:rsidP="00720764">
      <w:pPr>
        <w:pStyle w:val="CommentText"/>
      </w:pPr>
      <w:r>
        <w:rPr>
          <w:rStyle w:val="CommentReference"/>
        </w:rPr>
        <w:annotationRef/>
      </w:r>
      <w:r>
        <w:t>Is there a better term?</w:t>
      </w:r>
    </w:p>
    <w:p w14:paraId="5E0F7B31" w14:textId="77777777" w:rsidR="0012185F" w:rsidRDefault="0012185F" w:rsidP="00720764">
      <w:pPr>
        <w:pStyle w:val="CommentText"/>
      </w:pPr>
      <w:r>
        <w:t>I essentially mean attack rates and the ways we manipulated them</w:t>
      </w:r>
    </w:p>
  </w:comment>
  <w:comment w:id="17" w:author="Sammy Mehtar" w:date="2019-06-09T19:21:00Z" w:initials="SM">
    <w:p w14:paraId="12F5DF5E" w14:textId="77777777" w:rsidR="0012185F" w:rsidRDefault="0012185F" w:rsidP="00720764">
      <w:pPr>
        <w:pStyle w:val="CommentText"/>
      </w:pPr>
      <w:r>
        <w:rPr>
          <w:rStyle w:val="CommentReference"/>
        </w:rPr>
        <w:annotationRef/>
      </w:r>
      <w:r>
        <w:t>Incidence or attack rate? Same thing or not?</w:t>
      </w:r>
    </w:p>
  </w:comment>
  <w:comment w:id="18" w:author="Sammy Mehtar" w:date="2019-06-09T19:26:00Z" w:initials="SM">
    <w:p w14:paraId="7D86E772" w14:textId="77777777" w:rsidR="0012185F" w:rsidRDefault="0012185F" w:rsidP="00720764">
      <w:pPr>
        <w:pStyle w:val="CommentText"/>
      </w:pPr>
      <w:r>
        <w:rPr>
          <w:rStyle w:val="CommentReference"/>
        </w:rPr>
        <w:annotationRef/>
      </w:r>
      <w:r>
        <w:t>Keep in the limitation section or is it ok here?</w:t>
      </w:r>
    </w:p>
  </w:comment>
  <w:comment w:id="19" w:author="Sammy Mehtar" w:date="2019-06-12T12:49:00Z" w:initials="SM">
    <w:p w14:paraId="00C1CE80" w14:textId="77777777" w:rsidR="0012185F" w:rsidRDefault="0012185F" w:rsidP="00A175CC">
      <w:pPr>
        <w:pStyle w:val="CommentText"/>
      </w:pPr>
      <w:r>
        <w:rPr>
          <w:rStyle w:val="CommentReference"/>
        </w:rPr>
        <w:annotationRef/>
      </w:r>
      <w:r>
        <w:t xml:space="preserve">Which districts changed the most? </w:t>
      </w:r>
    </w:p>
    <w:p w14:paraId="261BAB8A" w14:textId="77777777" w:rsidR="0012185F" w:rsidRDefault="0012185F" w:rsidP="00A175CC">
      <w:pPr>
        <w:pStyle w:val="CommentText"/>
      </w:pPr>
      <w:r>
        <w:t>Why is that? How did it impact incidence?</w:t>
      </w:r>
    </w:p>
  </w:comment>
  <w:comment w:id="20" w:author="Sammy Mehtar" w:date="2019-09-01T21:10:00Z" w:initials="SM">
    <w:p w14:paraId="7DDA0666" w14:textId="404733F2" w:rsidR="0012185F" w:rsidRDefault="0012185F">
      <w:pPr>
        <w:pStyle w:val="CommentText"/>
      </w:pPr>
      <w:r>
        <w:rPr>
          <w:rStyle w:val="CommentReference"/>
        </w:rPr>
        <w:annotationRef/>
      </w:r>
      <w:r>
        <w:t>Proper use of this term?</w:t>
      </w:r>
    </w:p>
  </w:comment>
  <w:comment w:id="21" w:author="Sammy Mehtar" w:date="2019-04-28T15:08:00Z" w:initials="SM">
    <w:p w14:paraId="7D6852ED" w14:textId="77777777" w:rsidR="0012185F" w:rsidRDefault="0012185F" w:rsidP="00DF5F7E">
      <w:pPr>
        <w:pStyle w:val="CommentText"/>
      </w:pPr>
      <w:r>
        <w:rPr>
          <w:rStyle w:val="CommentReference"/>
        </w:rPr>
        <w:annotationRef/>
      </w:r>
      <w:r>
        <w:t>Which diseases are we covering?</w:t>
      </w:r>
    </w:p>
  </w:comment>
  <w:comment w:id="22" w:author="Sammy Mehtar" w:date="2019-09-01T20:58:00Z" w:initials="SM">
    <w:p w14:paraId="563E7642" w14:textId="77777777" w:rsidR="0012185F" w:rsidRDefault="0012185F">
      <w:pPr>
        <w:pStyle w:val="CommentText"/>
      </w:pPr>
      <w:r>
        <w:rPr>
          <w:rStyle w:val="CommentReference"/>
        </w:rPr>
        <w:annotationRef/>
      </w:r>
      <w:r>
        <w:t>Need some stats/numbers around this</w:t>
      </w:r>
    </w:p>
    <w:p w14:paraId="458E939D" w14:textId="6BD0959D" w:rsidR="0012185F" w:rsidRDefault="0012185F">
      <w:pPr>
        <w:pStyle w:val="CommentText"/>
      </w:pPr>
      <w:r>
        <w:t>Proportion of missing / all district weeks, number of missing weeks, districts with most missing, chart of missing values.</w:t>
      </w:r>
    </w:p>
  </w:comment>
  <w:comment w:id="23" w:author="Sammy Mehtar" w:date="2019-05-03T19:12:00Z" w:initials="SM">
    <w:p w14:paraId="171B41AD" w14:textId="77777777" w:rsidR="0012185F" w:rsidRDefault="0012185F" w:rsidP="00DF5F7E">
      <w:pPr>
        <w:pStyle w:val="CommentText"/>
      </w:pPr>
      <w:r>
        <w:rPr>
          <w:rStyle w:val="CommentReference"/>
        </w:rPr>
        <w:annotationRef/>
      </w:r>
      <w:r>
        <w:t>What about alert thresholds? Part of our analysis?</w:t>
      </w:r>
    </w:p>
  </w:comment>
  <w:comment w:id="24" w:author="Sammy Mehtar" w:date="2019-06-12T14:12:00Z" w:initials="SM">
    <w:p w14:paraId="667A605D" w14:textId="77777777" w:rsidR="0012185F" w:rsidRDefault="0012185F" w:rsidP="00DF5F7E">
      <w:pPr>
        <w:pStyle w:val="CommentText"/>
      </w:pPr>
      <w:r>
        <w:rPr>
          <w:rStyle w:val="CommentReference"/>
        </w:rPr>
        <w:annotationRef/>
      </w:r>
      <w:r>
        <w:t xml:space="preserve">Quote in their English or ours? </w:t>
      </w:r>
    </w:p>
  </w:comment>
  <w:comment w:id="25" w:author="Sammy Mehtar" w:date="2019-04-28T17:25:00Z" w:initials="SM">
    <w:p w14:paraId="100608A2" w14:textId="77777777" w:rsidR="0012185F" w:rsidRDefault="0012185F" w:rsidP="00720764">
      <w:pPr>
        <w:pStyle w:val="CommentText"/>
      </w:pPr>
      <w:r>
        <w:rPr>
          <w:rStyle w:val="CommentReference"/>
        </w:rPr>
        <w:annotationRef/>
      </w:r>
      <w:r>
        <w:t>Include Table #, reference it in text</w:t>
      </w:r>
    </w:p>
  </w:comment>
  <w:comment w:id="26" w:author="Sammy Mehtar" w:date="2019-04-28T16:45:00Z" w:initials="SM">
    <w:p w14:paraId="7294D524" w14:textId="77777777" w:rsidR="0012185F" w:rsidRDefault="0012185F" w:rsidP="006F10B4">
      <w:pPr>
        <w:pStyle w:val="CommentText"/>
      </w:pPr>
      <w:r>
        <w:rPr>
          <w:rStyle w:val="CommentReference"/>
        </w:rPr>
        <w:annotationRef/>
      </w:r>
      <w:r>
        <w:t>Hard copies? How do they send the reports?</w:t>
      </w:r>
    </w:p>
  </w:comment>
  <w:comment w:id="27" w:author="Sammy Mehtar" w:date="2019-05-09T09:15:00Z" w:initials="SM">
    <w:p w14:paraId="52C1C741" w14:textId="77777777" w:rsidR="0012185F" w:rsidRDefault="0012185F" w:rsidP="006F10B4">
      <w:pPr>
        <w:pStyle w:val="CommentText"/>
      </w:pPr>
      <w:r>
        <w:rPr>
          <w:rStyle w:val="CommentReference"/>
        </w:rPr>
        <w:annotationRef/>
      </w:r>
      <w:r>
        <w:t>Draw a flowchart</w:t>
      </w:r>
    </w:p>
  </w:comment>
  <w:comment w:id="28" w:author="Sammy Mehtar" w:date="2019-04-28T17:06:00Z" w:initials="SM">
    <w:p w14:paraId="6F05E825" w14:textId="77777777" w:rsidR="0012185F" w:rsidRDefault="0012185F" w:rsidP="006F10B4">
      <w:pPr>
        <w:pStyle w:val="CommentText"/>
      </w:pPr>
      <w:r>
        <w:rPr>
          <w:rStyle w:val="CommentReference"/>
        </w:rPr>
        <w:annotationRef/>
      </w:r>
      <w:r>
        <w:t>define</w:t>
      </w:r>
    </w:p>
  </w:comment>
  <w:comment w:id="29" w:author="Sammy Mehtar" w:date="2019-05-09T09:20:00Z" w:initials="SM">
    <w:p w14:paraId="140266D8" w14:textId="77777777" w:rsidR="0012185F" w:rsidRDefault="0012185F" w:rsidP="006F10B4">
      <w:pPr>
        <w:pStyle w:val="CommentText"/>
      </w:pPr>
      <w:r>
        <w:rPr>
          <w:rStyle w:val="CommentReference"/>
        </w:rPr>
        <w:annotationRef/>
      </w:r>
      <w:r>
        <w:t>Trend analysis</w:t>
      </w:r>
    </w:p>
    <w:p w14:paraId="3B3037EC" w14:textId="77777777" w:rsidR="0012185F" w:rsidRDefault="0012185F" w:rsidP="006F10B4">
      <w:pPr>
        <w:pStyle w:val="CommentText"/>
      </w:pPr>
      <w:r>
        <w:t>Stat sig</w:t>
      </w:r>
    </w:p>
    <w:p w14:paraId="43DE2F34" w14:textId="77777777" w:rsidR="0012185F" w:rsidRDefault="0012185F" w:rsidP="006F10B4">
      <w:pPr>
        <w:pStyle w:val="CommentText"/>
      </w:pPr>
      <w:r>
        <w:t>Graph</w:t>
      </w:r>
    </w:p>
  </w:comment>
  <w:comment w:id="30" w:author="Sammy Mehtar" w:date="2019-09-01T21:12:00Z" w:initials="SM">
    <w:p w14:paraId="28AEE21B" w14:textId="34991896" w:rsidR="0012185F" w:rsidRDefault="0012185F">
      <w:pPr>
        <w:pStyle w:val="CommentText"/>
      </w:pPr>
      <w:r>
        <w:rPr>
          <w:rStyle w:val="CommentReference"/>
        </w:rPr>
        <w:annotationRef/>
      </w:r>
      <w:r>
        <w:t>Pick your tests….</w:t>
      </w:r>
    </w:p>
  </w:comment>
  <w:comment w:id="31" w:author="Sammy Mehtar" w:date="2019-05-06T17:51:00Z" w:initials="SM">
    <w:p w14:paraId="3DC5A8E5" w14:textId="77777777" w:rsidR="0012185F" w:rsidRDefault="0012185F" w:rsidP="006F10B4">
      <w:pPr>
        <w:pStyle w:val="CommentText"/>
      </w:pPr>
      <w:r>
        <w:rPr>
          <w:rStyle w:val="CommentReference"/>
        </w:rPr>
        <w:annotationRef/>
      </w:r>
      <w:r>
        <w:t>For what?</w:t>
      </w:r>
    </w:p>
  </w:comment>
  <w:comment w:id="32" w:author="Sammy Mehtar" w:date="2019-05-09T09:22:00Z" w:initials="SM">
    <w:p w14:paraId="62ED2C36" w14:textId="77777777" w:rsidR="0012185F" w:rsidRDefault="0012185F" w:rsidP="006F10B4">
      <w:pPr>
        <w:pStyle w:val="CommentText"/>
      </w:pPr>
      <w:r>
        <w:rPr>
          <w:rStyle w:val="CommentReference"/>
        </w:rPr>
        <w:annotationRef/>
      </w:r>
      <w:r>
        <w:t>READ: analysis of diarrheal disease at festival, worked with Justin R. For how to calculate the lag.</w:t>
      </w:r>
    </w:p>
    <w:p w14:paraId="3FC5F759" w14:textId="77777777" w:rsidR="0012185F" w:rsidRDefault="0012185F" w:rsidP="006F10B4">
      <w:pPr>
        <w:pStyle w:val="CommentText"/>
      </w:pPr>
      <w:r>
        <w:t>By Krista Morris</w:t>
      </w:r>
    </w:p>
  </w:comment>
  <w:comment w:id="34" w:author="Sammy Mehtar" w:date="2019-05-09T09:40:00Z" w:initials="SM">
    <w:p w14:paraId="593CBA0A" w14:textId="77777777" w:rsidR="0012185F" w:rsidRDefault="0012185F" w:rsidP="007151E0">
      <w:pPr>
        <w:pStyle w:val="CommentText"/>
      </w:pPr>
      <w:r>
        <w:rPr>
          <w:rStyle w:val="CommentReference"/>
        </w:rPr>
        <w:annotationRef/>
      </w:r>
      <w:r>
        <w:t>More tables, figures, stats.</w:t>
      </w:r>
    </w:p>
  </w:comment>
  <w:comment w:id="36" w:author="Sammy Mehtar" w:date="2019-08-20T19:56:00Z" w:initials="SM">
    <w:p w14:paraId="09B9EC60" w14:textId="77777777" w:rsidR="0012185F" w:rsidRDefault="0012185F" w:rsidP="007151E0">
      <w:pPr>
        <w:pStyle w:val="CommentText"/>
      </w:pPr>
      <w:r>
        <w:rPr>
          <w:rStyle w:val="CommentReference"/>
        </w:rPr>
        <w:annotationRef/>
      </w:r>
      <w:r>
        <w:t>NOT UPDATED 2019</w:t>
      </w:r>
    </w:p>
  </w:comment>
  <w:comment w:id="35" w:author="Sammy Mehtar" w:date="2019-08-20T19:56:00Z" w:initials="SM">
    <w:p w14:paraId="3CADD114" w14:textId="77777777" w:rsidR="0012185F" w:rsidRDefault="0012185F" w:rsidP="007151E0">
      <w:pPr>
        <w:pStyle w:val="CommentText"/>
      </w:pPr>
      <w:r>
        <w:rPr>
          <w:rStyle w:val="CommentReference"/>
        </w:rPr>
        <w:annotationRef/>
      </w:r>
      <w:r>
        <w:t>Need 2019 Population data…</w:t>
      </w:r>
    </w:p>
  </w:comment>
  <w:comment w:id="37" w:author="Sammy Mehtar" w:date="2019-08-20T19:56:00Z" w:initials="SM">
    <w:p w14:paraId="733ABA90" w14:textId="77777777" w:rsidR="0012185F" w:rsidRDefault="0012185F" w:rsidP="007151E0">
      <w:pPr>
        <w:pStyle w:val="CommentText"/>
      </w:pPr>
      <w:r>
        <w:rPr>
          <w:rStyle w:val="CommentReference"/>
        </w:rPr>
        <w:annotationRef/>
      </w:r>
      <w:r>
        <w:t>NOT UPDATED 2019</w:t>
      </w:r>
    </w:p>
  </w:comment>
  <w:comment w:id="39" w:author="Sammy Mehtar" w:date="2019-08-31T14:50:00Z" w:initials="SM">
    <w:p w14:paraId="2F141F66" w14:textId="77777777" w:rsidR="0012185F" w:rsidRDefault="0012185F" w:rsidP="007151E0">
      <w:pPr>
        <w:pStyle w:val="CommentText"/>
      </w:pPr>
      <w:r>
        <w:rPr>
          <w:rStyle w:val="CommentReference"/>
        </w:rPr>
        <w:annotationRef/>
      </w:r>
      <w:r>
        <w:t>AKA Syndromic Cases (I defined this earlier, should I use it here? Or do people skip the methods section…</w:t>
      </w:r>
    </w:p>
  </w:comment>
  <w:comment w:id="40" w:author="Sammy Mehtar" w:date="2019-06-07T17:10:00Z" w:initials="SM">
    <w:p w14:paraId="320553E9" w14:textId="77777777" w:rsidR="0012185F" w:rsidRDefault="0012185F" w:rsidP="007151E0">
      <w:pPr>
        <w:pStyle w:val="CommentText"/>
      </w:pPr>
      <w:r>
        <w:rPr>
          <w:rStyle w:val="CommentReference"/>
        </w:rPr>
        <w:annotationRef/>
      </w:r>
      <w:r>
        <w:t>Format correctly, add caption to table.</w:t>
      </w:r>
    </w:p>
  </w:comment>
  <w:comment w:id="41" w:author="Sammy Mehtar" w:date="2019-06-09T19:26:00Z" w:initials="SM">
    <w:p w14:paraId="1170F2E8" w14:textId="77777777" w:rsidR="0012185F" w:rsidRDefault="0012185F" w:rsidP="007151E0">
      <w:pPr>
        <w:pStyle w:val="CommentText"/>
      </w:pPr>
      <w:r>
        <w:rPr>
          <w:rStyle w:val="CommentReference"/>
        </w:rPr>
        <w:annotationRef/>
      </w:r>
      <w:r>
        <w:t>Repeated. Better here, above, or in limitations section?</w:t>
      </w:r>
    </w:p>
  </w:comment>
  <w:comment w:id="42" w:author="Sammy Mehtar" w:date="2019-08-20T19:35:00Z" w:initials="SM">
    <w:p w14:paraId="613ADBE6" w14:textId="77777777" w:rsidR="0012185F" w:rsidRDefault="0012185F" w:rsidP="007151E0">
      <w:pPr>
        <w:pStyle w:val="CommentText"/>
      </w:pPr>
      <w:r>
        <w:rPr>
          <w:rStyle w:val="CommentReference"/>
        </w:rPr>
        <w:annotationRef/>
      </w:r>
      <w:r>
        <w:t>Updated numbers 2019</w:t>
      </w:r>
    </w:p>
  </w:comment>
  <w:comment w:id="43" w:author="Sammy Mehtar" w:date="2019-06-08T21:02:00Z" w:initials="SM">
    <w:p w14:paraId="3AFABADC" w14:textId="77777777" w:rsidR="0012185F" w:rsidRDefault="0012185F" w:rsidP="007151E0">
      <w:pPr>
        <w:pStyle w:val="CommentText"/>
      </w:pPr>
      <w:r>
        <w:rPr>
          <w:rStyle w:val="CommentReference"/>
        </w:rPr>
        <w:annotationRef/>
      </w:r>
      <w:r>
        <w:t>How do I statistically test of there is a relationship here?</w:t>
      </w:r>
    </w:p>
  </w:comment>
  <w:comment w:id="44" w:author="Sammy Mehtar" w:date="2019-06-08T21:18:00Z" w:initials="SM">
    <w:p w14:paraId="3FDF547A" w14:textId="77777777" w:rsidR="0012185F" w:rsidRDefault="0012185F" w:rsidP="007151E0">
      <w:pPr>
        <w:pStyle w:val="CommentText"/>
      </w:pPr>
      <w:r>
        <w:rPr>
          <w:rStyle w:val="CommentReference"/>
        </w:rPr>
        <w:annotationRef/>
      </w:r>
      <w:r>
        <w:t>And see if the dips are just in other consults or in all consults</w:t>
      </w:r>
    </w:p>
  </w:comment>
  <w:comment w:id="45" w:author="Sammy Mehtar" w:date="2019-09-14T17:58:00Z" w:initials="SM">
    <w:p w14:paraId="6409006D" w14:textId="50D47884" w:rsidR="0012185F" w:rsidRDefault="0012185F">
      <w:pPr>
        <w:pStyle w:val="CommentText"/>
      </w:pPr>
      <w:r>
        <w:rPr>
          <w:rStyle w:val="CommentReference"/>
        </w:rPr>
        <w:annotationRef/>
      </w:r>
      <w:r>
        <w:t>Introduce measles. Or do this somewhere earlier.</w:t>
      </w:r>
    </w:p>
  </w:comment>
  <w:comment w:id="46" w:author="Sammy Mehtar" w:date="2019-06-14T15:41:00Z" w:initials="SM">
    <w:p w14:paraId="3BA95AEF" w14:textId="77777777" w:rsidR="0012185F" w:rsidRDefault="0012185F" w:rsidP="000469E9">
      <w:pPr>
        <w:pStyle w:val="CommentText"/>
      </w:pPr>
      <w:r>
        <w:rPr>
          <w:rStyle w:val="CommentReference"/>
        </w:rPr>
        <w:annotationRef/>
      </w:r>
      <w:r>
        <w:t xml:space="preserve">What month? </w:t>
      </w:r>
    </w:p>
  </w:comment>
  <w:comment w:id="47" w:author="Sammy Mehtar" w:date="2019-06-14T15:41:00Z" w:initials="SM">
    <w:p w14:paraId="6B125EC2" w14:textId="77777777" w:rsidR="0012185F" w:rsidRDefault="0012185F" w:rsidP="000469E9">
      <w:pPr>
        <w:pStyle w:val="CommentText"/>
      </w:pPr>
      <w:r>
        <w:rPr>
          <w:rStyle w:val="CommentReference"/>
        </w:rPr>
        <w:annotationRef/>
      </w:r>
      <w:r>
        <w:t>Were we able to detect other diseases, or did all of them disappear?</w:t>
      </w:r>
    </w:p>
  </w:comment>
  <w:comment w:id="48" w:author="Sammy Mehtar" w:date="2019-06-18T10:29:00Z" w:initials="SM">
    <w:p w14:paraId="3A53CBD1" w14:textId="77777777" w:rsidR="0012185F" w:rsidRDefault="0012185F"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12185F" w:rsidRDefault="0012185F" w:rsidP="00770F0E">
      <w:pPr>
        <w:pStyle w:val="CommentText"/>
      </w:pPr>
    </w:p>
  </w:comment>
  <w:comment w:id="49" w:author="Sammy Mehtar" w:date="2019-07-22T19:28:00Z" w:initials="SM">
    <w:p w14:paraId="27804486" w14:textId="77777777" w:rsidR="0012185F" w:rsidRPr="008373C7" w:rsidRDefault="0012185F" w:rsidP="00770F0E">
      <w:pPr>
        <w:pStyle w:val="CommentText"/>
      </w:pPr>
      <w:r>
        <w:rPr>
          <w:rStyle w:val="CommentReference"/>
        </w:rPr>
        <w:annotationRef/>
      </w:r>
      <w:r>
        <w:t>Cite from that measles epi paper</w:t>
      </w:r>
    </w:p>
  </w:comment>
  <w:comment w:id="50" w:author="Sammy Mehtar" w:date="2019-09-02T17:55:00Z" w:initials="SM">
    <w:p w14:paraId="54990EC2" w14:textId="1F3E9565" w:rsidR="0012185F" w:rsidRDefault="0012185F">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12185F" w:rsidRDefault="0012185F">
      <w:pPr>
        <w:pStyle w:val="CommentText"/>
      </w:pPr>
    </w:p>
  </w:comment>
  <w:comment w:id="51" w:author="Sammy Mehtar" w:date="2019-09-02T17:59:00Z" w:initials="SM">
    <w:p w14:paraId="1146EE1D" w14:textId="58CFE6DF" w:rsidR="0012185F" w:rsidRDefault="0012185F">
      <w:pPr>
        <w:pStyle w:val="CommentText"/>
      </w:pPr>
      <w:r>
        <w:rPr>
          <w:rStyle w:val="CommentReference"/>
        </w:rPr>
        <w:annotationRef/>
      </w:r>
      <w:r w:rsidRPr="00D001C2">
        <w:t>Use Wilcoxon-Mann-Whitney instead.</w:t>
      </w:r>
    </w:p>
  </w:comment>
  <w:comment w:id="52" w:author="Sammy Mehtar" w:date="2019-09-02T18:30:00Z" w:initials="SM">
    <w:p w14:paraId="483E0180" w14:textId="7B68C6A8" w:rsidR="0012185F" w:rsidRDefault="0012185F">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12185F" w:rsidRDefault="0012185F">
      <w:pPr>
        <w:pStyle w:val="CommentText"/>
      </w:pPr>
    </w:p>
  </w:comment>
  <w:comment w:id="53" w:author="Sammy Mehtar" w:date="2019-09-02T18:41:00Z" w:initials="SM">
    <w:p w14:paraId="0912A648" w14:textId="29430CCE" w:rsidR="0012185F" w:rsidRDefault="0012185F">
      <w:pPr>
        <w:pStyle w:val="CommentText"/>
      </w:pPr>
      <w:r>
        <w:rPr>
          <w:rStyle w:val="CommentReference"/>
        </w:rPr>
        <w:annotationRef/>
      </w:r>
      <w:r>
        <w:t>There’s a stat sig diff between M and F for measles…</w:t>
      </w:r>
    </w:p>
  </w:comment>
  <w:comment w:id="54" w:author="Sammy Mehtar" w:date="2019-09-02T17:55:00Z" w:initials="SM">
    <w:p w14:paraId="677A9F09" w14:textId="4E10660F" w:rsidR="0012185F" w:rsidRDefault="0012185F">
      <w:pPr>
        <w:pStyle w:val="CommentText"/>
      </w:pPr>
      <w:r>
        <w:rPr>
          <w:rStyle w:val="CommentReference"/>
        </w:rPr>
        <w:annotationRef/>
      </w:r>
      <w:r>
        <w:t>This is the test we need.</w:t>
      </w:r>
    </w:p>
    <w:p w14:paraId="766D982B" w14:textId="5A2C104F" w:rsidR="0012185F" w:rsidRDefault="0012185F">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12185F" w:rsidRDefault="0012185F">
      <w:pPr>
        <w:pStyle w:val="CommentText"/>
      </w:pPr>
    </w:p>
    <w:p w14:paraId="33E65189" w14:textId="232E5EFA" w:rsidR="0012185F" w:rsidRDefault="0012185F">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12185F" w:rsidRDefault="0012185F">
      <w:pPr>
        <w:pStyle w:val="CommentText"/>
      </w:pPr>
    </w:p>
  </w:comment>
  <w:comment w:id="55" w:author="Sammy Mehtar" w:date="2019-09-02T17:56:00Z" w:initials="SM">
    <w:p w14:paraId="74995E32" w14:textId="69A7F28B" w:rsidR="0012185F" w:rsidRDefault="0012185F">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6" w:author="Sammy Mehtar" w:date="2019-09-02T18:00:00Z" w:initials="SM">
    <w:p w14:paraId="73E8F774" w14:textId="05805781" w:rsidR="0012185F" w:rsidRDefault="0012185F">
      <w:pPr>
        <w:pStyle w:val="CommentText"/>
      </w:pPr>
      <w:r>
        <w:rPr>
          <w:rStyle w:val="CommentReference"/>
        </w:rPr>
        <w:annotationRef/>
      </w:r>
      <w:r>
        <w:t>Less powerful than ANOVA, but no assumptions about data. Our data breaks ANOVA.</w:t>
      </w:r>
    </w:p>
  </w:comment>
  <w:comment w:id="57" w:author="Sammy Mehtar" w:date="2019-09-14T22:46:00Z" w:initials="SM">
    <w:p w14:paraId="794DF159" w14:textId="77777777" w:rsidR="001F2044" w:rsidRDefault="001F2044">
      <w:pPr>
        <w:pStyle w:val="CommentText"/>
      </w:pPr>
      <w:r>
        <w:rPr>
          <w:rStyle w:val="CommentReference"/>
        </w:rPr>
        <w:annotationRef/>
      </w:r>
      <w:r>
        <w:t xml:space="preserve">Now you need to do this: </w:t>
      </w:r>
    </w:p>
    <w:p w14:paraId="7D5361F4" w14:textId="3964B667" w:rsidR="001F2044" w:rsidRDefault="001F2044" w:rsidP="001F2044">
      <w:pPr>
        <w:pStyle w:val="CommentText"/>
      </w:pPr>
      <w:hyperlink r:id="rId5" w:history="1">
        <w:r w:rsidRPr="00DD1029">
          <w:rPr>
            <w:rStyle w:val="Hyperlink"/>
          </w:rPr>
          <w:t>https://stat-methods.com/home/kruskal-wallis-r/</w:t>
        </w:r>
      </w:hyperlink>
    </w:p>
  </w:comment>
  <w:comment w:id="58" w:author="Sammy Mehtar" w:date="2019-09-14T23:14:00Z" w:initials="SM">
    <w:p w14:paraId="37520C97" w14:textId="5DA0D7A7" w:rsidR="004E5E02" w:rsidRDefault="004E5E02">
      <w:pPr>
        <w:pStyle w:val="CommentText"/>
      </w:pPr>
      <w:r>
        <w:rPr>
          <w:rStyle w:val="CommentReference"/>
        </w:rPr>
        <w:annotationRef/>
      </w:r>
      <w:r>
        <w:t>Alternatively, can do bootstrap confidence intervals or other methods that force an ANOVA to work.</w:t>
      </w:r>
    </w:p>
  </w:comment>
  <w:comment w:id="59" w:author="Sammy Mehtar" w:date="2019-09-14T23:14:00Z" w:initials="SM">
    <w:p w14:paraId="7E7DFA4E" w14:textId="6C95EA1C" w:rsidR="004E5E02" w:rsidRDefault="004E5E02">
      <w:pPr>
        <w:pStyle w:val="CommentText"/>
      </w:pPr>
      <w:r>
        <w:rPr>
          <w:rStyle w:val="CommentReference"/>
        </w:rPr>
        <w:annotationRef/>
      </w:r>
      <w:r>
        <w:t>Figure out what those are and how to do it</w:t>
      </w:r>
      <w:r w:rsidR="005533CD">
        <w:t xml:space="preserve">, and if they would be any more </w:t>
      </w:r>
      <w:r w:rsidR="005533CD">
        <w:t>valud.</w:t>
      </w:r>
      <w:bookmarkStart w:id="60" w:name="_GoBack"/>
      <w:bookmarkEnd w:id="60"/>
    </w:p>
  </w:comment>
  <w:comment w:id="61" w:author="Sammy Mehtar" w:date="2019-09-02T18:03:00Z" w:initials="SM">
    <w:p w14:paraId="59BC2096" w14:textId="72EAE959" w:rsidR="0012185F" w:rsidRDefault="0012185F">
      <w:pPr>
        <w:pStyle w:val="CommentText"/>
      </w:pPr>
      <w:r>
        <w:rPr>
          <w:rStyle w:val="CommentReference"/>
        </w:rPr>
        <w:annotationRef/>
      </w:r>
      <w:r>
        <w:t xml:space="preserve">I think I may only be able to do this to compare regions (district, gov). </w:t>
      </w:r>
    </w:p>
  </w:comment>
  <w:comment w:id="62" w:author="Sammy Mehtar" w:date="2019-09-05T15:45:00Z" w:initials="SM">
    <w:p w14:paraId="62C5A4D5" w14:textId="04751632" w:rsidR="0012185F" w:rsidRDefault="0012185F">
      <w:pPr>
        <w:pStyle w:val="CommentText"/>
      </w:pPr>
      <w:r>
        <w:rPr>
          <w:rStyle w:val="CommentReference"/>
        </w:rPr>
        <w:annotationRef/>
      </w:r>
      <w:r w:rsidRPr="009A7E00">
        <w:t>http://www.sthda.com/english/wiki/one-way-anova-test-in-r#check-the-homogeneity-of-variance-assumption</w:t>
      </w:r>
    </w:p>
  </w:comment>
  <w:comment w:id="63" w:author="Sammy Mehtar" w:date="2019-09-05T17:00:00Z" w:initials="SM">
    <w:p w14:paraId="18F71A32" w14:textId="750A81D4" w:rsidR="0012185F" w:rsidRDefault="0012185F" w:rsidP="009E1658">
      <w:pPr>
        <w:pStyle w:val="CommentText"/>
      </w:pPr>
      <w:r>
        <w:rPr>
          <w:rStyle w:val="CommentReference"/>
        </w:rPr>
        <w:annotationRef/>
      </w:r>
      <w:r>
        <w:t>Stat sig, meaning there is unequal variance, which means that ANOVA assumptions are broken.</w:t>
      </w:r>
    </w:p>
  </w:comment>
  <w:comment w:id="64" w:author="Sammy Mehtar" w:date="2019-09-05T17:00:00Z" w:initials="SM">
    <w:p w14:paraId="2F238AD7" w14:textId="195B59E0" w:rsidR="0012185F" w:rsidRDefault="0012185F">
      <w:pPr>
        <w:pStyle w:val="CommentText"/>
      </w:pPr>
      <w:r>
        <w:rPr>
          <w:rStyle w:val="CommentReference"/>
        </w:rPr>
        <w:annotationRef/>
      </w:r>
      <w:r>
        <w:t>Kruskal-Wallis is a better solution</w:t>
      </w:r>
    </w:p>
  </w:comment>
  <w:comment w:id="65" w:author="Sammy Mehtar" w:date="2019-09-14T22:03:00Z" w:initials="SM">
    <w:p w14:paraId="062FF893" w14:textId="418DA40A" w:rsidR="00494D7D" w:rsidRDefault="00494D7D">
      <w:pPr>
        <w:pStyle w:val="CommentText"/>
      </w:pPr>
      <w:r>
        <w:rPr>
          <w:rStyle w:val="CommentReference"/>
        </w:rPr>
        <w:annotationRef/>
      </w:r>
      <w:r>
        <w:t>Need to re-add those subdistricts that were removed, we are not dealing with incidence here.</w:t>
      </w:r>
    </w:p>
  </w:comment>
  <w:comment w:id="67" w:author="Sammy Mehtar" w:date="2019-09-14T17:50:00Z" w:initials="SM">
    <w:p w14:paraId="7E5B38FF" w14:textId="3CBA1465" w:rsidR="0012185F" w:rsidRDefault="0012185F">
      <w:pPr>
        <w:pStyle w:val="CommentText"/>
      </w:pPr>
      <w:r>
        <w:rPr>
          <w:rStyle w:val="CommentReference"/>
        </w:rPr>
        <w:annotationRef/>
      </w:r>
      <w:r w:rsidRPr="00C53559">
        <w:t>https://www.who.int/immunization/monitoring_surveillance/burden/vpd/surveillance_type/active/measles/en/</w:t>
      </w:r>
    </w:p>
  </w:comment>
  <w:comment w:id="68" w:author="Sammy Mehtar" w:date="2019-09-14T20:10:00Z" w:initials="SM">
    <w:p w14:paraId="40BE2197" w14:textId="08E4E97E" w:rsidR="0012185F" w:rsidRDefault="0012185F">
      <w:pPr>
        <w:pStyle w:val="CommentText"/>
      </w:pPr>
      <w:r>
        <w:rPr>
          <w:rStyle w:val="CommentReference"/>
        </w:rPr>
        <w:annotationRef/>
      </w:r>
      <w:r w:rsidRPr="00BF106C">
        <w:t>https://apps.who.int/immunization_monitoring/globalsummary/incidences?c=SYR</w:t>
      </w:r>
    </w:p>
  </w:comment>
  <w:comment w:id="69" w:author="Rohini Haar" w:date="2019-08-27T00:11:00Z" w:initials="RJH">
    <w:p w14:paraId="2A87B242" w14:textId="77777777" w:rsidR="0012185F" w:rsidRDefault="0012185F" w:rsidP="00851CE5">
      <w:pPr>
        <w:pStyle w:val="CommentText"/>
      </w:pPr>
      <w:bookmarkStart w:id="70" w:name="_Hlk18156573"/>
      <w:r>
        <w:rPr>
          <w:rStyle w:val="CommentReference"/>
        </w:rPr>
        <w:annotationRef/>
      </w:r>
      <w:r>
        <w:t xml:space="preserve">This table might go in supplementary but not here. </w:t>
      </w:r>
    </w:p>
    <w:bookmarkEnd w:id="70"/>
  </w:comment>
  <w:comment w:id="71" w:author="Sammy Mehtar" w:date="2019-06-12T13:29:00Z" w:initials="SM">
    <w:p w14:paraId="32CE698A" w14:textId="77777777" w:rsidR="0012185F" w:rsidRDefault="0012185F" w:rsidP="00851CE5">
      <w:pPr>
        <w:pStyle w:val="CommentText"/>
      </w:pPr>
      <w:r>
        <w:rPr>
          <w:rStyle w:val="CommentReference"/>
        </w:rPr>
        <w:annotationRef/>
      </w:r>
      <w:r>
        <w:t>How to tell if stat sig difference between ages, sexes, regions, by attack?</w:t>
      </w:r>
    </w:p>
  </w:comment>
  <w:comment w:id="72" w:author="Sammy Mehtar" w:date="2019-06-18T01:04:00Z" w:initials="SM">
    <w:p w14:paraId="33B3ABA0" w14:textId="77777777" w:rsidR="0012185F" w:rsidRDefault="0012185F" w:rsidP="00851CE5">
      <w:pPr>
        <w:pStyle w:val="CommentText"/>
      </w:pPr>
      <w:r>
        <w:rPr>
          <w:rStyle w:val="CommentReference"/>
        </w:rPr>
        <w:annotationRef/>
      </w:r>
      <w:r>
        <w:t>Also, is this the right table to show, or the right level of detail?</w:t>
      </w:r>
    </w:p>
  </w:comment>
  <w:comment w:id="73" w:author="Sammy Mehtar" w:date="2019-06-18T01:04:00Z" w:initials="SM">
    <w:p w14:paraId="0ECBE076" w14:textId="77777777" w:rsidR="0012185F" w:rsidRDefault="0012185F" w:rsidP="00851CE5">
      <w:pPr>
        <w:pStyle w:val="CommentText"/>
      </w:pPr>
      <w:r>
        <w:rPr>
          <w:rStyle w:val="CommentReference"/>
        </w:rPr>
        <w:annotationRef/>
      </w:r>
      <w:r>
        <w:t>Could have a similar table for WASH or VPD… or do MEA at the GOV level</w:t>
      </w:r>
    </w:p>
  </w:comment>
  <w:comment w:id="74" w:author="Rohini Haar" w:date="2019-08-27T00:11:00Z" w:initials="RJH">
    <w:p w14:paraId="3E6EBF59" w14:textId="77777777" w:rsidR="0012185F" w:rsidRDefault="0012185F" w:rsidP="00851CE5">
      <w:pPr>
        <w:pStyle w:val="CommentText"/>
      </w:pPr>
      <w:r>
        <w:rPr>
          <w:rStyle w:val="CommentReference"/>
        </w:rPr>
        <w:annotationRef/>
      </w:r>
      <w:bookmarkStart w:id="75" w:name="_Hlk18156600"/>
      <w:r>
        <w:t xml:space="preserve">Chi squared or </w:t>
      </w:r>
      <w:proofErr w:type="spellStart"/>
      <w:r>
        <w:t>pearsons</w:t>
      </w:r>
      <w:proofErr w:type="spellEnd"/>
      <w:r>
        <w:t xml:space="preserve"> in R, I think. Student t test if we want to be </w:t>
      </w:r>
      <w:proofErr w:type="gramStart"/>
      <w:r>
        <w:t>really simplistic</w:t>
      </w:r>
      <w:proofErr w:type="gramEnd"/>
      <w:r>
        <w:t xml:space="preserve"> for binary variables. For the multivariable, chi and ANOVA. </w:t>
      </w:r>
    </w:p>
    <w:bookmarkEnd w:id="75"/>
  </w:comment>
  <w:comment w:id="76" w:author="Sammy Mehtar" w:date="2019-06-12T13:28:00Z" w:initials="SM">
    <w:p w14:paraId="39AF80D0" w14:textId="77777777" w:rsidR="0012185F" w:rsidRDefault="0012185F" w:rsidP="00851CE5">
      <w:pPr>
        <w:pStyle w:val="CommentText"/>
      </w:pPr>
      <w:r>
        <w:rPr>
          <w:rStyle w:val="CommentReference"/>
        </w:rPr>
        <w:annotationRef/>
      </w:r>
      <w:r>
        <w:t>Better to show incidence or total cases?</w:t>
      </w:r>
    </w:p>
    <w:p w14:paraId="1CED9058" w14:textId="77777777" w:rsidR="0012185F" w:rsidRDefault="0012185F" w:rsidP="00851CE5">
      <w:pPr>
        <w:pStyle w:val="CommentText"/>
      </w:pPr>
    </w:p>
  </w:comment>
  <w:comment w:id="77" w:author="Sammy Mehtar" w:date="2019-06-12T13:23:00Z" w:initials="SM">
    <w:p w14:paraId="60C73F35" w14:textId="77777777" w:rsidR="0012185F" w:rsidRDefault="0012185F" w:rsidP="00851CE5">
      <w:pPr>
        <w:pStyle w:val="CommentText"/>
      </w:pPr>
      <w:r>
        <w:rPr>
          <w:rStyle w:val="CommentReference"/>
        </w:rPr>
        <w:annotationRef/>
      </w:r>
      <w:r>
        <w:t>#1</w:t>
      </w:r>
    </w:p>
  </w:comment>
  <w:comment w:id="78" w:author="Sammy Mehtar" w:date="2019-06-12T13:23:00Z" w:initials="SM">
    <w:p w14:paraId="56D0B9C8" w14:textId="77777777" w:rsidR="0012185F" w:rsidRDefault="0012185F" w:rsidP="00851CE5">
      <w:pPr>
        <w:pStyle w:val="CommentText"/>
      </w:pPr>
      <w:r>
        <w:rPr>
          <w:rStyle w:val="CommentReference"/>
        </w:rPr>
        <w:annotationRef/>
      </w:r>
      <w:r>
        <w:t>#3</w:t>
      </w:r>
    </w:p>
  </w:comment>
  <w:comment w:id="79" w:author="Sammy Mehtar" w:date="2019-06-12T13:23:00Z" w:initials="SM">
    <w:p w14:paraId="20740C38" w14:textId="77777777" w:rsidR="0012185F" w:rsidRDefault="0012185F" w:rsidP="00851CE5">
      <w:pPr>
        <w:pStyle w:val="CommentText"/>
      </w:pPr>
      <w:r>
        <w:rPr>
          <w:rStyle w:val="CommentReference"/>
        </w:rPr>
        <w:annotationRef/>
      </w:r>
      <w:r>
        <w:t>#2</w:t>
      </w:r>
    </w:p>
  </w:comment>
  <w:comment w:id="80" w:author="Sammy Mehtar" w:date="2019-06-12T13:22:00Z" w:initials="SM">
    <w:p w14:paraId="1F057CAA" w14:textId="77777777" w:rsidR="0012185F" w:rsidRDefault="0012185F" w:rsidP="00851CE5">
      <w:pPr>
        <w:pStyle w:val="CommentText"/>
      </w:pPr>
      <w:r>
        <w:rPr>
          <w:rStyle w:val="CommentReference"/>
        </w:rPr>
        <w:annotationRef/>
      </w:r>
      <w:r>
        <w:t>Under siege in 2016-2017</w:t>
      </w:r>
    </w:p>
  </w:comment>
  <w:comment w:id="81" w:author="Sammy Mehtar" w:date="2019-06-12T13:23:00Z" w:initials="SM">
    <w:p w14:paraId="308C41B4" w14:textId="77777777" w:rsidR="0012185F" w:rsidRDefault="0012185F" w:rsidP="00851CE5">
      <w:pPr>
        <w:pStyle w:val="CommentText"/>
      </w:pPr>
      <w:r>
        <w:rPr>
          <w:rStyle w:val="CommentReference"/>
        </w:rPr>
        <w:annotationRef/>
      </w:r>
      <w:r>
        <w:t>#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7E5B38FF" w15:done="0"/>
  <w15:commentEx w15:paraId="40BE2197" w15:done="0"/>
  <w15:commentEx w15:paraId="2A87B242" w15:done="0"/>
  <w15:commentEx w15:paraId="32CE698A" w15:done="0"/>
  <w15:commentEx w15:paraId="33B3ABA0" w15:paraIdParent="32CE698A" w15:done="0"/>
  <w15:commentEx w15:paraId="0ECBE076" w15:paraIdParent="32CE698A" w15:done="0"/>
  <w15:commentEx w15:paraId="3E6EBF59" w15:paraIdParent="32CE698A" w15:done="0"/>
  <w15:commentEx w15:paraId="1CED9058" w15:done="0"/>
  <w15:commentEx w15:paraId="60C73F35" w15:done="0"/>
  <w15:commentEx w15:paraId="56D0B9C8" w15:done="0"/>
  <w15:commentEx w15:paraId="20740C38" w15:done="0"/>
  <w15:commentEx w15:paraId="1F057CAA" w15:done="0"/>
  <w15:commentEx w15:paraId="308C4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7E5B38FF" w16cid:durableId="2127A6D8"/>
  <w16cid:commentId w16cid:paraId="40BE2197" w16cid:durableId="2127C7D1"/>
  <w16cid:commentId w16cid:paraId="2A87B242" w16cid:durableId="210EF39B"/>
  <w16cid:commentId w16cid:paraId="32CE698A" w16cid:durableId="20AB7CC2"/>
  <w16cid:commentId w16cid:paraId="33B3ABA0" w16cid:durableId="20B2B727"/>
  <w16cid:commentId w16cid:paraId="0ECBE076" w16cid:durableId="20B2B738"/>
  <w16cid:commentId w16cid:paraId="3E6EBF59" w16cid:durableId="210EF3AC"/>
  <w16cid:commentId w16cid:paraId="1CED9058" w16cid:durableId="20AB7C8D"/>
  <w16cid:commentId w16cid:paraId="60C73F35" w16cid:durableId="20AB7B48"/>
  <w16cid:commentId w16cid:paraId="56D0B9C8" w16cid:durableId="20AB7B62"/>
  <w16cid:commentId w16cid:paraId="20740C38" w16cid:durableId="20AB7B52"/>
  <w16cid:commentId w16cid:paraId="1F057CAA" w16cid:durableId="20AB7B2B"/>
  <w16cid:commentId w16cid:paraId="308C41B4" w16cid:durableId="20AB7B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3DE18" w14:textId="77777777" w:rsidR="00B2049D" w:rsidRDefault="00B2049D" w:rsidP="00BB7A44">
      <w:pPr>
        <w:spacing w:after="0" w:line="240" w:lineRule="auto"/>
      </w:pPr>
      <w:r>
        <w:separator/>
      </w:r>
    </w:p>
  </w:endnote>
  <w:endnote w:type="continuationSeparator" w:id="0">
    <w:p w14:paraId="5AE0D234" w14:textId="77777777" w:rsidR="00B2049D" w:rsidRDefault="00B2049D"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0AAD5" w14:textId="77777777" w:rsidR="00B2049D" w:rsidRDefault="00B2049D" w:rsidP="00BB7A44">
      <w:pPr>
        <w:spacing w:after="0" w:line="240" w:lineRule="auto"/>
      </w:pPr>
      <w:r>
        <w:separator/>
      </w:r>
    </w:p>
  </w:footnote>
  <w:footnote w:type="continuationSeparator" w:id="0">
    <w:p w14:paraId="420A57D5" w14:textId="77777777" w:rsidR="00B2049D" w:rsidRDefault="00B2049D"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12185F" w:rsidRDefault="0012185F">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176DC"/>
    <w:rsid w:val="000469E9"/>
    <w:rsid w:val="000558E3"/>
    <w:rsid w:val="000767C0"/>
    <w:rsid w:val="00093786"/>
    <w:rsid w:val="000B0F3A"/>
    <w:rsid w:val="000B2B36"/>
    <w:rsid w:val="000B6980"/>
    <w:rsid w:val="000F1453"/>
    <w:rsid w:val="000F4E9F"/>
    <w:rsid w:val="0011206C"/>
    <w:rsid w:val="00117D13"/>
    <w:rsid w:val="0012185F"/>
    <w:rsid w:val="001303D4"/>
    <w:rsid w:val="00134110"/>
    <w:rsid w:val="001466B3"/>
    <w:rsid w:val="00154AA8"/>
    <w:rsid w:val="00161FB8"/>
    <w:rsid w:val="00181595"/>
    <w:rsid w:val="001905C7"/>
    <w:rsid w:val="0019424C"/>
    <w:rsid w:val="00196616"/>
    <w:rsid w:val="001C2490"/>
    <w:rsid w:val="001E4B70"/>
    <w:rsid w:val="001F2044"/>
    <w:rsid w:val="001F3859"/>
    <w:rsid w:val="0020345B"/>
    <w:rsid w:val="002372EE"/>
    <w:rsid w:val="0024068A"/>
    <w:rsid w:val="0024083E"/>
    <w:rsid w:val="00247091"/>
    <w:rsid w:val="002649D4"/>
    <w:rsid w:val="00277BDB"/>
    <w:rsid w:val="002823A2"/>
    <w:rsid w:val="0028379E"/>
    <w:rsid w:val="00287CF8"/>
    <w:rsid w:val="002B2BB6"/>
    <w:rsid w:val="002C6692"/>
    <w:rsid w:val="002D535E"/>
    <w:rsid w:val="002E5658"/>
    <w:rsid w:val="00307FBC"/>
    <w:rsid w:val="003106E2"/>
    <w:rsid w:val="00321641"/>
    <w:rsid w:val="00326FFA"/>
    <w:rsid w:val="0032714F"/>
    <w:rsid w:val="0033331E"/>
    <w:rsid w:val="00341065"/>
    <w:rsid w:val="003543E1"/>
    <w:rsid w:val="00361FED"/>
    <w:rsid w:val="00365E87"/>
    <w:rsid w:val="00376285"/>
    <w:rsid w:val="0038352B"/>
    <w:rsid w:val="00391383"/>
    <w:rsid w:val="003952E7"/>
    <w:rsid w:val="003B1559"/>
    <w:rsid w:val="003B6C13"/>
    <w:rsid w:val="003D3D9C"/>
    <w:rsid w:val="003D5259"/>
    <w:rsid w:val="003D7758"/>
    <w:rsid w:val="003E6F6F"/>
    <w:rsid w:val="003E76C6"/>
    <w:rsid w:val="003F65BD"/>
    <w:rsid w:val="004001CC"/>
    <w:rsid w:val="00413F0C"/>
    <w:rsid w:val="00421953"/>
    <w:rsid w:val="0043447D"/>
    <w:rsid w:val="00454CE7"/>
    <w:rsid w:val="0045749F"/>
    <w:rsid w:val="0046379C"/>
    <w:rsid w:val="00463EF3"/>
    <w:rsid w:val="00481A93"/>
    <w:rsid w:val="00494D7D"/>
    <w:rsid w:val="00496DEF"/>
    <w:rsid w:val="004C46E6"/>
    <w:rsid w:val="004D45A0"/>
    <w:rsid w:val="004E5E02"/>
    <w:rsid w:val="00517739"/>
    <w:rsid w:val="005533CD"/>
    <w:rsid w:val="00554F1A"/>
    <w:rsid w:val="005902E6"/>
    <w:rsid w:val="005C39F4"/>
    <w:rsid w:val="005E2F1C"/>
    <w:rsid w:val="006416BE"/>
    <w:rsid w:val="00654335"/>
    <w:rsid w:val="00665B5B"/>
    <w:rsid w:val="00675427"/>
    <w:rsid w:val="006774B9"/>
    <w:rsid w:val="006826D7"/>
    <w:rsid w:val="006B08CA"/>
    <w:rsid w:val="006B2762"/>
    <w:rsid w:val="006B408F"/>
    <w:rsid w:val="006C2E6A"/>
    <w:rsid w:val="006D2767"/>
    <w:rsid w:val="006D509F"/>
    <w:rsid w:val="006F10B4"/>
    <w:rsid w:val="007151E0"/>
    <w:rsid w:val="00720764"/>
    <w:rsid w:val="007324E5"/>
    <w:rsid w:val="00735C21"/>
    <w:rsid w:val="00747A43"/>
    <w:rsid w:val="00755E45"/>
    <w:rsid w:val="00764DD8"/>
    <w:rsid w:val="0076657F"/>
    <w:rsid w:val="00770F0E"/>
    <w:rsid w:val="00795071"/>
    <w:rsid w:val="007C063D"/>
    <w:rsid w:val="007C0BFB"/>
    <w:rsid w:val="007D2C5B"/>
    <w:rsid w:val="00804EA2"/>
    <w:rsid w:val="00805D85"/>
    <w:rsid w:val="00815C31"/>
    <w:rsid w:val="008269BB"/>
    <w:rsid w:val="008467C9"/>
    <w:rsid w:val="00847ED8"/>
    <w:rsid w:val="00851CE5"/>
    <w:rsid w:val="00886959"/>
    <w:rsid w:val="00896292"/>
    <w:rsid w:val="008A3621"/>
    <w:rsid w:val="008B0572"/>
    <w:rsid w:val="008C2CD0"/>
    <w:rsid w:val="008E1CC0"/>
    <w:rsid w:val="008E5E78"/>
    <w:rsid w:val="009009DE"/>
    <w:rsid w:val="009015C6"/>
    <w:rsid w:val="0091336B"/>
    <w:rsid w:val="009407D5"/>
    <w:rsid w:val="00944A88"/>
    <w:rsid w:val="00950E4E"/>
    <w:rsid w:val="009641E7"/>
    <w:rsid w:val="0096716C"/>
    <w:rsid w:val="009738D5"/>
    <w:rsid w:val="0098490E"/>
    <w:rsid w:val="009A0E0B"/>
    <w:rsid w:val="009A7E00"/>
    <w:rsid w:val="009B4106"/>
    <w:rsid w:val="009E1658"/>
    <w:rsid w:val="00A04356"/>
    <w:rsid w:val="00A175CC"/>
    <w:rsid w:val="00A24C1C"/>
    <w:rsid w:val="00A27437"/>
    <w:rsid w:val="00A42BF8"/>
    <w:rsid w:val="00A53584"/>
    <w:rsid w:val="00A574DD"/>
    <w:rsid w:val="00A65A59"/>
    <w:rsid w:val="00A852D4"/>
    <w:rsid w:val="00A86C91"/>
    <w:rsid w:val="00A9036D"/>
    <w:rsid w:val="00A9651C"/>
    <w:rsid w:val="00A96AA3"/>
    <w:rsid w:val="00AC28DB"/>
    <w:rsid w:val="00AC7FE2"/>
    <w:rsid w:val="00AD0248"/>
    <w:rsid w:val="00AD1C89"/>
    <w:rsid w:val="00AF7D5D"/>
    <w:rsid w:val="00B2049D"/>
    <w:rsid w:val="00B35186"/>
    <w:rsid w:val="00B47561"/>
    <w:rsid w:val="00B50685"/>
    <w:rsid w:val="00B50CFD"/>
    <w:rsid w:val="00B52249"/>
    <w:rsid w:val="00B7215F"/>
    <w:rsid w:val="00B94339"/>
    <w:rsid w:val="00BA14BD"/>
    <w:rsid w:val="00BA7915"/>
    <w:rsid w:val="00BB1EEA"/>
    <w:rsid w:val="00BB6C09"/>
    <w:rsid w:val="00BB7A44"/>
    <w:rsid w:val="00BE1BF8"/>
    <w:rsid w:val="00BF106C"/>
    <w:rsid w:val="00BF50D7"/>
    <w:rsid w:val="00BF7D82"/>
    <w:rsid w:val="00C13AA6"/>
    <w:rsid w:val="00C459AE"/>
    <w:rsid w:val="00C468CE"/>
    <w:rsid w:val="00C53559"/>
    <w:rsid w:val="00C608E5"/>
    <w:rsid w:val="00C70697"/>
    <w:rsid w:val="00C9659A"/>
    <w:rsid w:val="00CB35CE"/>
    <w:rsid w:val="00CB4AF6"/>
    <w:rsid w:val="00CC619B"/>
    <w:rsid w:val="00CF3B03"/>
    <w:rsid w:val="00D001C2"/>
    <w:rsid w:val="00D01161"/>
    <w:rsid w:val="00D04D63"/>
    <w:rsid w:val="00D422D0"/>
    <w:rsid w:val="00D54A68"/>
    <w:rsid w:val="00D574AE"/>
    <w:rsid w:val="00D60B10"/>
    <w:rsid w:val="00D76E80"/>
    <w:rsid w:val="00D82C79"/>
    <w:rsid w:val="00D83266"/>
    <w:rsid w:val="00D85B6F"/>
    <w:rsid w:val="00DF5F7E"/>
    <w:rsid w:val="00E1741B"/>
    <w:rsid w:val="00E5080D"/>
    <w:rsid w:val="00E56327"/>
    <w:rsid w:val="00E6285F"/>
    <w:rsid w:val="00E710C4"/>
    <w:rsid w:val="00EA7676"/>
    <w:rsid w:val="00EC2FFA"/>
    <w:rsid w:val="00F13912"/>
    <w:rsid w:val="00F405FA"/>
    <w:rsid w:val="00F47887"/>
    <w:rsid w:val="00F53299"/>
    <w:rsid w:val="00F568CC"/>
    <w:rsid w:val="00F903F7"/>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5" Type="http://schemas.openxmlformats.org/officeDocument/2006/relationships/hyperlink" Target="https://stat-methods.com/home/kruskal-wallis-r/"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DC00A-1A1A-4578-8FA9-00D534C0C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5</TotalTime>
  <Pages>22</Pages>
  <Words>9263</Words>
  <Characters>52805</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55</cp:revision>
  <dcterms:created xsi:type="dcterms:W3CDTF">2019-08-31T23:33:00Z</dcterms:created>
  <dcterms:modified xsi:type="dcterms:W3CDTF">2019-09-15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